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026900">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026900">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026900">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026900">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026900">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026900">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026900">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026900">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026900">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026900">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026900">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026900">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026900">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026900">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026900">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026900">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026900">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026900">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026900">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026900">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026900">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026900">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026900">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026900">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026900">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026900">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026900">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026900">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026900">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026900">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026900">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026900">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026900">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026900">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026900">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026900">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026900">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026900">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026900">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026900">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commentRangeStart w:id="4"/>
      <w:r>
        <w:t>Preface</w:t>
      </w:r>
      <w:bookmarkEnd w:id="3"/>
    </w:p>
    <w:p w14:paraId="6BB8DC1B" w14:textId="77777777" w:rsidR="00430874" w:rsidRPr="00036197" w:rsidRDefault="00A27634" w:rsidP="00132847">
      <w:r w:rsidRPr="00036197">
        <w:t xml:space="preserve">Much of the tidal </w:t>
      </w:r>
      <w:commentRangeEnd w:id="4"/>
      <w:r w:rsidR="003C49C9">
        <w:rPr>
          <w:rStyle w:val="CommentReference"/>
        </w:rPr>
        <w:commentReference w:id="4"/>
      </w:r>
      <w:r w:rsidRPr="00036197">
        <w:t xml:space="preserve">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However, </w:t>
      </w:r>
      <w:r w:rsidR="00DF62B5" w:rsidRPr="00036197">
        <w:t>extracting patterns</w:t>
      </w:r>
      <w:r w:rsidR="00DF62B5">
        <w:t xml:space="preserve"> is</w:t>
      </w:r>
      <w:r w:rsidR="00DF62B5" w:rsidRPr="00036197">
        <w:t xml:space="preserve"> very difficult </w:t>
      </w:r>
      <w:r w:rsidR="00DF62B5">
        <w:t xml:space="preserve">because of </w:t>
      </w:r>
      <w:r w:rsidRPr="00036197">
        <w:t xml:space="preserve">the extreme spatial and temporal variability inherent in estuaries in </w:t>
      </w:r>
      <w:r w:rsidR="002C50FB" w:rsidRPr="00036197">
        <w:t>general</w:t>
      </w:r>
      <w:r w:rsidR="006B096A">
        <w:t>,</w:t>
      </w:r>
      <w:r w:rsidRPr="00036197">
        <w:t xml:space="preserve"> and California estuaries in particular. Given limited funds, we must determine the correct level of replication to answer management questions without cost becoming prohibitive. </w:t>
      </w:r>
    </w:p>
    <w:p w14:paraId="2DE0D672" w14:textId="77777777" w:rsidR="00430874" w:rsidRPr="00036197" w:rsidRDefault="00430874" w:rsidP="00132847"/>
    <w:p w14:paraId="258F96C7" w14:textId="1CEF6B46" w:rsidR="00D30241" w:rsidRDefault="00430874" w:rsidP="00132847">
      <w:r w:rsidRPr="00036197">
        <w:t xml:space="preserve">The Fish Restoration Program Monitoring Team (FRP) </w:t>
      </w:r>
      <w:r w:rsidR="006B096A">
        <w:t>i</w:t>
      </w:r>
      <w:r w:rsidRPr="00036197">
        <w:t xml:space="preserve">s tasked with developing monitoring plans for tidal wetland sites </w:t>
      </w:r>
      <w:r w:rsidR="006B096A">
        <w:t>restored</w:t>
      </w:r>
      <w:r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3C49C9">
        <w:rPr>
          <w:rFonts w:ascii="Calibri" w:hAnsi="Calibri" w:cs="Calibri"/>
          <w:color w:val="000000"/>
        </w:rPr>
        <w:br/>
      </w:r>
      <w:r w:rsidR="003C49C9">
        <w:rPr>
          <w:rStyle w:val="fontstyle01"/>
        </w:rPr>
        <w:t>fish (Sherman et al. 2017). These were the basis for recommendations for sampling methods to evaluate</w:t>
      </w:r>
      <w:r w:rsidR="003C49C9">
        <w:rPr>
          <w:rFonts w:ascii="Calibri" w:hAnsi="Calibri" w:cs="Calibri"/>
          <w:color w:val="000000"/>
        </w:rPr>
        <w:br/>
      </w:r>
      <w:r w:rsidR="003C49C9">
        <w:rPr>
          <w:rStyle w:val="fontstyle01"/>
        </w:rPr>
        <w:t>effectiveness of restoration projects (PWT 2017b). However, there are still outstanding questions as to</w:t>
      </w:r>
      <w:r w:rsidR="003C49C9">
        <w:rPr>
          <w:rFonts w:ascii="Calibri" w:hAnsi="Calibri" w:cs="Calibri"/>
          <w:color w:val="000000"/>
        </w:rPr>
        <w:br/>
      </w:r>
      <w:r w:rsidR="003C49C9">
        <w:rPr>
          <w:rStyle w:val="fontstyle01"/>
        </w:rPr>
        <w:t>the appropriate temporal and spatial sampling strategies to test these hypotheses.</w:t>
      </w:r>
    </w:p>
    <w:p w14:paraId="10980F16" w14:textId="77777777" w:rsidR="00D30241" w:rsidRPr="00036197" w:rsidRDefault="00D30241" w:rsidP="00132847"/>
    <w:p w14:paraId="34877AB6" w14:textId="77777777"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The</w:t>
      </w:r>
      <w:r>
        <w:t xml:space="preserve"> </w:t>
      </w:r>
      <w:r w:rsidR="00D04648">
        <w:t>spatial and temporal variability inherent in these taxa</w:t>
      </w:r>
      <w:r>
        <w:t xml:space="preserve"> make them difficult to monitor. While we have already tested several monitoring methods</w:t>
      </w:r>
      <w:r w:rsidR="00D04648">
        <w:t xml:space="preserve"> for these groups of invertebrates</w:t>
      </w:r>
      <w:r>
        <w:t xml:space="preserve">, </w:t>
      </w:r>
      <w:r w:rsidR="00D04648">
        <w:t>monitoring</w:t>
      </w:r>
      <w:r>
        <w:t xml:space="preserve"> 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Goertler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Bollens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Goertler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p>
    <w:p w14:paraId="5851CDCE" w14:textId="77777777" w:rsidR="00A27634" w:rsidRPr="00036197" w:rsidRDefault="00A27634" w:rsidP="00132847">
      <w:commentRangeStart w:id="7"/>
    </w:p>
    <w:p w14:paraId="555146F4" w14:textId="536C0C88"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The results of </w:t>
      </w:r>
      <w:r w:rsidR="00D35978">
        <w:t>all our research will be</w:t>
      </w:r>
      <w:r w:rsidR="001C5D0C">
        <w:t xml:space="preserve"> considered by </w:t>
      </w:r>
      <w:r w:rsidRPr="00036197">
        <w:t xml:space="preserve">the PWT </w:t>
      </w:r>
      <w:r w:rsidR="001C5D0C">
        <w:t xml:space="preserve">in </w:t>
      </w:r>
      <w:r w:rsidRPr="00036197">
        <w:t>recommen</w:t>
      </w:r>
      <w:r w:rsidR="001C5D0C">
        <w:t>ding</w:t>
      </w:r>
      <w:r w:rsidRPr="00036197">
        <w:t xml:space="preserve"> methods for future long-term monitoring. Note that final decisions on the best approaches for long term sampling will be made based on the results of this pilot effort, as well as many additional factors such as take of </w:t>
      </w:r>
      <w:r w:rsidR="001C5D0C">
        <w:t>listed</w:t>
      </w:r>
      <w:r w:rsidRPr="00036197">
        <w:t xml:space="preserve"> species, logistics, cost, resource availability, and the availability of comparable data from other sampling programs.</w:t>
      </w:r>
      <w:commentRangeEnd w:id="7"/>
      <w:r w:rsidR="00D35978">
        <w:rPr>
          <w:rStyle w:val="CommentReference"/>
        </w:rPr>
        <w:commentReference w:id="7"/>
      </w:r>
    </w:p>
    <w:p w14:paraId="2A1BE6CB" w14:textId="77777777" w:rsidR="00A27634" w:rsidRPr="00036197" w:rsidRDefault="00A27634" w:rsidP="00132847"/>
    <w:p w14:paraId="0B71BFA8" w14:textId="77777777" w:rsidR="00A27634" w:rsidRPr="00E170EA" w:rsidRDefault="00A27634" w:rsidP="00E170EA">
      <w:pPr>
        <w:pStyle w:val="Heading2"/>
      </w:pPr>
      <w:bookmarkStart w:id="8" w:name="_Toc433352572"/>
      <w:bookmarkStart w:id="9" w:name="_Toc536509172"/>
      <w:r w:rsidRPr="00E170EA">
        <w:t>Project Objectives</w:t>
      </w:r>
      <w:bookmarkEnd w:id="8"/>
      <w:bookmarkEnd w:id="9"/>
    </w:p>
    <w:p w14:paraId="25D25591" w14:textId="5B842B41" w:rsidR="002B6D03" w:rsidRDefault="002B6D03" w:rsidP="00132847">
      <w:pPr>
        <w:pStyle w:val="ListParagraph"/>
        <w:numPr>
          <w:ilvl w:val="0"/>
          <w:numId w:val="37"/>
        </w:numPr>
      </w:pPr>
      <w:r>
        <w:t>Determine the extent to which long-term IEP sampling reflects conditions in nearby shallow-water and wetland habitats.</w:t>
      </w:r>
    </w:p>
    <w:p w14:paraId="112964BC" w14:textId="19DB6079" w:rsidR="003637A8" w:rsidRPr="00BE2116" w:rsidRDefault="00A87B3D" w:rsidP="00132847">
      <w:pPr>
        <w:pStyle w:val="ListParagraph"/>
        <w:numPr>
          <w:ilvl w:val="0"/>
          <w:numId w:val="37"/>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32847">
      <w:pPr>
        <w:pStyle w:val="ListParagraph"/>
        <w:numPr>
          <w:ilvl w:val="0"/>
          <w:numId w:val="37"/>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32847">
      <w:pPr>
        <w:pStyle w:val="ListParagraph"/>
        <w:numPr>
          <w:ilvl w:val="0"/>
          <w:numId w:val="37"/>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10" w:name="_Toc415212242"/>
      <w:bookmarkStart w:id="11" w:name="_Toc433352589"/>
      <w:bookmarkEnd w:id="0"/>
      <w:r w:rsidRPr="00BE2116">
        <w:lastRenderedPageBreak/>
        <w:t xml:space="preserve"> </w:t>
      </w:r>
    </w:p>
    <w:p w14:paraId="1F7F09D5" w14:textId="15FE2BA4" w:rsidR="00FF27B7" w:rsidRPr="00BE2116" w:rsidRDefault="00D35978" w:rsidP="00FF27B7">
      <w:pPr>
        <w:pStyle w:val="Heading1"/>
      </w:pPr>
      <w:bookmarkStart w:id="12" w:name="_Toc536509173"/>
      <w:r>
        <w:t>Part</w:t>
      </w:r>
      <w:r w:rsidR="00FF27B7" w:rsidRPr="00BE2116">
        <w:t xml:space="preserve"> 1: </w:t>
      </w:r>
      <w:r w:rsidR="003918A8">
        <w:t xml:space="preserve">Phytoplankton and </w:t>
      </w:r>
      <w:r w:rsidR="00FF27B7">
        <w:t>Invertebrate spatial and temporal variability</w:t>
      </w:r>
      <w:bookmarkEnd w:id="12"/>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3" w:name="_Toc536509174"/>
      <w:r>
        <w:t>Introduction</w:t>
      </w:r>
      <w:bookmarkEnd w:id="13"/>
    </w:p>
    <w:p w14:paraId="06D43605" w14:textId="4BC037E9" w:rsidR="00F27CF9" w:rsidRDefault="00F27CF9" w:rsidP="00F27CF9">
      <w:pPr>
        <w:pStyle w:val="Heading3"/>
      </w:pPr>
      <w:r>
        <w:t>Invertebrates</w:t>
      </w:r>
    </w:p>
    <w:p w14:paraId="48607E1E" w14:textId="71272C1D"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 </w:instrTex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DATA </w:instrText>
      </w:r>
      <w:r w:rsidR="0020456D">
        <w:fldChar w:fldCharType="end"/>
      </w:r>
      <w:r w:rsidR="0020456D">
        <w:fldChar w:fldCharType="separate"/>
      </w:r>
      <w:r w:rsidR="0020456D">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20456D">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20456D">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F75567">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F75567">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F75567">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F75567">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 </w:instrTex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DATA </w:instrText>
      </w:r>
      <w:r>
        <w:fldChar w:fldCharType="end"/>
      </w:r>
      <w:r>
        <w:fldChar w:fldCharType="separate"/>
      </w:r>
      <w:r>
        <w:rPr>
          <w:noProof/>
        </w:rPr>
        <w:t>(Baxter et al. 2015; Brown et al. 2014)</w:t>
      </w:r>
      <w:r>
        <w:fldChar w:fldCharType="end"/>
      </w:r>
      <w:r>
        <w:t xml:space="preserve">. Therefore, chose to characterize potential food supply in areas important to smelt in the fall. </w:t>
      </w:r>
    </w:p>
    <w:p w14:paraId="005F8CB4" w14:textId="438C07B8"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F75567">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 </w:instrText>
      </w:r>
      <w:r w:rsidR="00F75567">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DATA </w:instrText>
      </w:r>
      <w:r w:rsidR="00F75567">
        <w:fldChar w:fldCharType="end"/>
      </w:r>
      <w:r>
        <w:fldChar w:fldCharType="separate"/>
      </w:r>
      <w:r>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CF2BBE">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CF2BBE">
        <w:rPr>
          <w:noProof/>
        </w:rPr>
        <w:t>(Sommer et al. 2009)</w:t>
      </w:r>
      <w:r w:rsidR="00CF2BBE">
        <w:fldChar w:fldCharType="end"/>
      </w:r>
      <w:r w:rsidR="00CF2BBE">
        <w:t>, so we chose to target these areas for additional fall sampling.</w:t>
      </w:r>
    </w:p>
    <w:p w14:paraId="4CF9B19C" w14:textId="654AC75F" w:rsidR="00F27CF9" w:rsidRDefault="00F27CF9" w:rsidP="00132847">
      <w:r>
        <w:t>Phytoplankton</w:t>
      </w:r>
    </w:p>
    <w:p w14:paraId="7DB2C170" w14:textId="35C7CC69"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 xml:space="preserve">(Bouley and Kimmerer 2006; Cloern and Dufford 2005; Jassby </w:t>
      </w:r>
      <w:r w:rsidR="00EF3754">
        <w:rPr>
          <w:noProof/>
        </w:rPr>
        <w:lastRenderedPageBreak/>
        <w:t>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to </w:t>
      </w:r>
      <w:r>
        <w:t xml:space="preserve"> first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F27B7">
      <w:pPr>
        <w:rPr>
          <w:rFonts w:ascii="Times New Roman" w:hAnsi="Times New Roman" w:cs="Times New Roman"/>
          <w:sz w:val="24"/>
          <w:szCs w:val="24"/>
        </w:rPr>
      </w:pPr>
      <w:r w:rsidRPr="00A01AC6">
        <w:rPr>
          <w:rFonts w:ascii="Times New Roman" w:hAnsi="Times New Roman" w:cs="Times New Roman"/>
          <w:sz w:val="24"/>
          <w:szCs w:val="24"/>
        </w:rPr>
        <w:t>Study questions:</w:t>
      </w:r>
    </w:p>
    <w:p w14:paraId="1C9BDA58" w14:textId="11E8D3CB" w:rsidR="00FF27B7" w:rsidRDefault="00FF27B7" w:rsidP="00132847">
      <w:pPr>
        <w:pStyle w:val="ListParagraph"/>
        <w:numPr>
          <w:ilvl w:val="0"/>
          <w:numId w:val="39"/>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4" w:author="Hartman, Rosemary@Wildlife" w:date="2019-04-05T06:56:00Z"/>
        </w:rPr>
      </w:pPr>
      <w:commentRangeStart w:id="15"/>
      <w:commentRangeStart w:id="16"/>
      <w:del w:id="17" w:author="Hartman, Rosemary@Wildlife" w:date="2019-04-05T06:56:00Z">
        <w:r w:rsidDel="00F27CF9">
          <w:delText>How</w:delText>
        </w:r>
      </w:del>
      <w:commentRangeEnd w:id="15"/>
      <w:r w:rsidR="00F27CF9">
        <w:rPr>
          <w:rStyle w:val="CommentReference"/>
        </w:rPr>
        <w:commentReference w:id="15"/>
      </w:r>
      <w:commentRangeEnd w:id="16"/>
      <w:r w:rsidR="00F27CF9">
        <w:rPr>
          <w:rStyle w:val="CommentReference"/>
        </w:rPr>
        <w:commentReference w:id="16"/>
      </w:r>
      <w:del w:id="18" w:author="Hartman, Rosemary@Wildlife"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9" w:author="Hartman, Rosemary@Wildlife" w:date="2019-04-05T06:56:00Z"/>
        </w:rPr>
      </w:pPr>
      <w:del w:id="20" w:author="Hartman, Rosemary@Wildlife"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32847">
      <w:pPr>
        <w:pStyle w:val="ListParagraph"/>
        <w:numPr>
          <w:ilvl w:val="0"/>
          <w:numId w:val="39"/>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32847">
      <w:pPr>
        <w:pStyle w:val="ListParagraph"/>
        <w:numPr>
          <w:ilvl w:val="0"/>
          <w:numId w:val="39"/>
        </w:numPr>
      </w:pPr>
      <w:r>
        <w:t>What food is available for listed fish species throughout the year?</w:t>
      </w:r>
    </w:p>
    <w:p w14:paraId="4288760F" w14:textId="77777777" w:rsidR="00F27CF9" w:rsidRDefault="00F27CF9" w:rsidP="00132847">
      <w:pPr>
        <w:pStyle w:val="ListParagraph"/>
        <w:numPr>
          <w:ilvl w:val="1"/>
          <w:numId w:val="39"/>
        </w:numPr>
      </w:pPr>
      <w:r>
        <w:t>When during the spring is most important to sample?</w:t>
      </w:r>
    </w:p>
    <w:p w14:paraId="7E7EE59D" w14:textId="2598417C" w:rsidR="00FF27B7" w:rsidRDefault="00675EEA" w:rsidP="00132847">
      <w:pPr>
        <w:pStyle w:val="ListParagraph"/>
        <w:numPr>
          <w:ilvl w:val="1"/>
          <w:numId w:val="39"/>
        </w:numPr>
      </w:pPr>
      <w:r>
        <w:t>How do fall food resources compare to spring food resources?</w:t>
      </w:r>
    </w:p>
    <w:p w14:paraId="3EC75187" w14:textId="3AC2E324" w:rsidR="00FF27B7" w:rsidRPr="00BE2116" w:rsidRDefault="00463B5C" w:rsidP="00FF27B7">
      <w:pPr>
        <w:pStyle w:val="Heading2"/>
      </w:pPr>
      <w:bookmarkStart w:id="21" w:name="_Toc536509175"/>
      <w:r>
        <w:t>Methods</w:t>
      </w:r>
      <w:bookmarkEnd w:id="21"/>
    </w:p>
    <w:p w14:paraId="7F8F88B2" w14:textId="77777777" w:rsidR="00FF27B7" w:rsidRPr="00E75E62" w:rsidRDefault="00FF27B7" w:rsidP="00FF27B7">
      <w:pPr>
        <w:pStyle w:val="Heading3"/>
        <w:rPr>
          <w:rFonts w:ascii="Times New Roman" w:hAnsi="Times New Roman" w:cs="Times New Roman"/>
          <w:sz w:val="24"/>
          <w:szCs w:val="24"/>
        </w:rPr>
      </w:pPr>
      <w:bookmarkStart w:id="22" w:name="_Toc536509176"/>
      <w:r w:rsidRPr="00E75E62">
        <w:rPr>
          <w:rFonts w:ascii="Times New Roman" w:hAnsi="Times New Roman" w:cs="Times New Roman"/>
          <w:sz w:val="24"/>
          <w:szCs w:val="24"/>
        </w:rPr>
        <w:t>Sampling Sites</w:t>
      </w:r>
      <w:bookmarkEnd w:id="22"/>
    </w:p>
    <w:p w14:paraId="407C2101" w14:textId="421C247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F27CF9">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F27CF9">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provid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DFW data available: </w:t>
      </w:r>
      <w:r w:rsidRPr="00F178EF">
        <w:lastRenderedPageBreak/>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E65FC73" w:rsidR="00E94F56" w:rsidRPr="00132847" w:rsidRDefault="00132847" w:rsidP="00132847">
      <w:pPr>
        <w:pStyle w:val="Caption"/>
      </w:pPr>
      <w:r w:rsidRPr="00132847">
        <w:t xml:space="preserve">Figure </w:t>
      </w:r>
      <w:fldSimple w:instr=" SEQ Figure \* ARABIC ">
        <w:r w:rsidR="00026582">
          <w:rPr>
            <w:noProof/>
          </w:rPr>
          <w:t>1</w:t>
        </w:r>
      </w:fldSimple>
      <w:r w:rsidRPr="00132847">
        <w:t xml:space="preserve"> </w:t>
      </w:r>
      <w:r w:rsidRPr="00132847">
        <w:t>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1FFB1FCA" w:rsidR="00132847" w:rsidRDefault="00132847" w:rsidP="00132847">
      <w:pPr>
        <w:pStyle w:val="Caption"/>
        <w:keepNext/>
      </w:pPr>
      <w:r>
        <w:t xml:space="preserve">Table </w:t>
      </w:r>
      <w:fldSimple w:instr=" SEQ Table \* ARABIC ">
        <w:r w:rsidR="00026582">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132847">
        <w:trPr>
          <w:cantSplit/>
          <w:trHeight w:val="1593"/>
        </w:trPr>
        <w:tc>
          <w:tcPr>
            <w:tcW w:w="0" w:type="auto"/>
            <w:tcBorders>
              <w:top w:val="nil"/>
              <w:left w:val="nil"/>
              <w:bottom w:val="nil"/>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nil"/>
              <w:left w:val="nil"/>
              <w:bottom w:val="nil"/>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nil"/>
              <w:left w:val="nil"/>
              <w:bottom w:val="nil"/>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nil"/>
              <w:left w:val="nil"/>
              <w:bottom w:val="nil"/>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nil"/>
              <w:left w:val="nil"/>
              <w:bottom w:val="nil"/>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nil"/>
              <w:left w:val="nil"/>
              <w:bottom w:val="nil"/>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nil"/>
              <w:left w:val="nil"/>
              <w:bottom w:val="nil"/>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nil"/>
              <w:left w:val="nil"/>
              <w:bottom w:val="nil"/>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nil"/>
              <w:left w:val="nil"/>
              <w:bottom w:val="nil"/>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132847">
        <w:trPr>
          <w:trHeight w:val="288"/>
        </w:trPr>
        <w:tc>
          <w:tcPr>
            <w:tcW w:w="0" w:type="auto"/>
            <w:tcBorders>
              <w:top w:val="nil"/>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nil"/>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nil"/>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nil"/>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y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132847">
        <w:trPr>
          <w:trHeight w:val="288"/>
        </w:trPr>
        <w:tc>
          <w:tcPr>
            <w:tcW w:w="0" w:type="auto"/>
            <w:tcBorders>
              <w:top w:val="nil"/>
              <w:left w:val="nil"/>
              <w:bottom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tacy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132847">
        <w:trPr>
          <w:trHeight w:val="288"/>
        </w:trPr>
        <w:tc>
          <w:tcPr>
            <w:tcW w:w="0" w:type="auto"/>
            <w:tcBorders>
              <w:top w:val="nil"/>
              <w:left w:val="nil"/>
              <w:bottom w:val="nil"/>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nil"/>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nil"/>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nil"/>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nil"/>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nil"/>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nil"/>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nil"/>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2EF422C5" w:rsidR="00132847" w:rsidRDefault="00132847" w:rsidP="00132847">
      <w:pPr>
        <w:pStyle w:val="Caption"/>
        <w:keepNext/>
      </w:pPr>
      <w:r>
        <w:t xml:space="preserve">Table </w:t>
      </w:r>
      <w:fldSimple w:instr=" SEQ Table \* ARABIC ">
        <w:r w:rsidR="00026582">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75567">
        <w:trPr>
          <w:trHeight w:val="1305"/>
        </w:trPr>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left w:val="nil"/>
              <w:bottom w:val="single" w:sz="8" w:space="0" w:color="auto"/>
              <w:right w:val="single" w:sz="8"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left w:val="nil"/>
              <w:bottom w:val="single" w:sz="8" w:space="0" w:color="auto"/>
              <w:right w:val="single" w:sz="8"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left w:val="nil"/>
              <w:bottom w:val="single" w:sz="8" w:space="0" w:color="auto"/>
              <w:right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left w:val="single" w:sz="4" w:space="0" w:color="auto"/>
              <w:bottom w:val="single" w:sz="8" w:space="0" w:color="auto"/>
              <w:right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75567">
        <w:trPr>
          <w:trHeight w:val="315"/>
        </w:trPr>
        <w:tc>
          <w:tcPr>
            <w:tcW w:w="0" w:type="auto"/>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75567">
        <w:trPr>
          <w:trHeight w:val="315"/>
        </w:trPr>
        <w:tc>
          <w:tcPr>
            <w:tcW w:w="0" w:type="auto"/>
            <w:tcBorders>
              <w:top w:val="single" w:sz="4" w:space="0" w:color="auto"/>
              <w:left w:val="nil"/>
              <w:bottom w:val="nil"/>
              <w:right w:val="nil"/>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nil"/>
              <w:bottom w:val="nil"/>
              <w:right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3" w:name="_Toc536509177"/>
      <w:r w:rsidRPr="00E75E62">
        <w:lastRenderedPageBreak/>
        <w:t>Habitat Types and Sampling gears</w:t>
      </w:r>
      <w:bookmarkEnd w:id="23"/>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 </w:instrTex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DATA </w:instrText>
      </w:r>
      <w:r w:rsidR="00F41E90">
        <w:fldChar w:fldCharType="end"/>
      </w:r>
      <w:r w:rsidR="00F41E90">
        <w:fldChar w:fldCharType="separate"/>
      </w:r>
      <w:r w:rsidR="00F41E90">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BF98F56"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F41E90">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AE56D7">
        <w:t xml:space="preserve">. , or Phragmites </w:t>
      </w:r>
      <w:r w:rsidR="00F41E90">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w:lastRenderedPageBreak/>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8"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9"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026900" w:rsidRDefault="00026900"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0">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026900" w:rsidRDefault="00026900"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026900" w:rsidRDefault="00026900"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026900" w:rsidRDefault="00026900"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2"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3"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026900" w:rsidRDefault="00026900"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4"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5"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026900" w:rsidRDefault="00026900"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026900" w:rsidRDefault="00026900"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026900" w:rsidRDefault="00026900" w:rsidP="00FF27B7">
                        <w:r>
                          <w:t>A</w:t>
                        </w:r>
                      </w:p>
                    </w:txbxContent>
                  </v:textbox>
                </v:shape>
                <w10:anchorlock/>
              </v:group>
            </w:pict>
          </mc:Fallback>
        </mc:AlternateContent>
      </w:r>
    </w:p>
    <w:p w14:paraId="104E809F" w14:textId="4AFC3DD8" w:rsidR="002D47EB" w:rsidRDefault="002D47EB" w:rsidP="002D47EB">
      <w:pPr>
        <w:pStyle w:val="Caption"/>
      </w:pPr>
      <w:r>
        <w:t xml:space="preserve">Figure </w:t>
      </w:r>
      <w:fldSimple w:instr=" SEQ Figure \* ARABIC ">
        <w:r w:rsidR="00026582">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4CF01213" w:rsidR="00FF27B7" w:rsidRPr="00AE56D7" w:rsidRDefault="00FF27B7" w:rsidP="00132847">
      <w:r w:rsidRPr="00432F91">
        <w:rPr>
          <w:b/>
        </w:rPr>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F41E90">
        <w:rPr>
          <w:color w:val="231F20"/>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F41E90">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ith  </w:t>
      </w:r>
      <w:r w:rsidR="007B0944">
        <w:t>five</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open-water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313FB41E"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EE27DF">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EE27DF">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w:t>
      </w:r>
      <w:r w:rsidRPr="00432F91">
        <w:lastRenderedPageBreak/>
        <w:t xml:space="preserve">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42BD5472" w:rsidR="00132847" w:rsidRDefault="00132847" w:rsidP="00132847">
      <w:pPr>
        <w:pStyle w:val="Caption"/>
      </w:pPr>
      <w:r>
        <w:t xml:space="preserve">Figure </w:t>
      </w:r>
      <w:fldSimple w:instr=" SEQ Figure \* ARABIC ">
        <w:r w:rsidR="00026582">
          <w:rPr>
            <w:noProof/>
          </w:rPr>
          <w:t>3</w:t>
        </w:r>
      </w:fldSimple>
      <w:r>
        <w:t>.</w:t>
      </w:r>
      <w:r w:rsidRPr="00132847">
        <w:t xml:space="preserve"> </w:t>
      </w:r>
      <w:r w:rsidRPr="00432F91">
        <w:t>A) Benthic core made of 4” PVC pipe for use in shallow water (&lt;1.5 meters). B) Ponar grab for use in water greater than 1.5 meters.</w:t>
      </w:r>
    </w:p>
    <w:p w14:paraId="632FA20C" w14:textId="4FE48DFB"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4"/>
      <w:r w:rsidRPr="00432F91">
        <w:t>cm mouth</w:t>
      </w:r>
      <w:commentRangeEnd w:id="24"/>
      <w:r w:rsidR="00D75FC7">
        <w:rPr>
          <w:rStyle w:val="CommentReference"/>
        </w:rPr>
        <w:commentReference w:id="24"/>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EE27DF">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tide, and allow the tidal current to flow through the net for five minutes instead of trawling the net. After retrieval, the net</w:t>
      </w:r>
      <w:r w:rsidR="00D75FC7">
        <w:t>s</w:t>
      </w:r>
      <w:r w:rsidRPr="00432F91">
        <w:t xml:space="preserve"> </w:t>
      </w:r>
      <w:r w:rsidR="00D75FC7">
        <w:t>were</w:t>
      </w:r>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lastRenderedPageBreak/>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8"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91622FD"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026582">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1A721D91"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EE27DF">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EE27DF">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5ECFB239" w:rsidR="00360460" w:rsidRDefault="009655E0" w:rsidP="00132847">
      <w:pPr>
        <w:pStyle w:val="ListParagraph"/>
        <w:numPr>
          <w:ilvl w:val="0"/>
          <w:numId w:val="40"/>
        </w:numPr>
      </w:pPr>
      <w:r>
        <w:t>4</w:t>
      </w:r>
      <w:r w:rsidR="00360460">
        <w:t xml:space="preserve"> Submerged vegetation samples – algae </w:t>
      </w:r>
      <w:r>
        <w:t>was</w:t>
      </w:r>
      <w:r w:rsidR="00360460">
        <w:t xml:space="preserve"> scraped from a 10-cm section of Egeria densa, </w:t>
      </w:r>
      <w:r>
        <w:t xml:space="preserve">Ceratiphylum demersum, or Potamogeton crispus. </w:t>
      </w:r>
    </w:p>
    <w:p w14:paraId="27D39A07" w14:textId="50A08EF9" w:rsidR="00360460" w:rsidRDefault="009655E0" w:rsidP="00132847">
      <w:pPr>
        <w:pStyle w:val="ListParagraph"/>
        <w:numPr>
          <w:ilvl w:val="0"/>
          <w:numId w:val="40"/>
        </w:numPr>
      </w:pPr>
      <w:r>
        <w:t>4</w:t>
      </w:r>
      <w:r w:rsidR="00360460">
        <w:t xml:space="preserve"> emergent vegetation samples – algae </w:t>
      </w:r>
      <w:r>
        <w:t>was</w:t>
      </w:r>
      <w:r w:rsidR="00360460">
        <w:t xml:space="preserve"> scraped from a 10-cm section of </w:t>
      </w:r>
      <w:r w:rsidR="00360460" w:rsidRPr="00132847">
        <w:rPr>
          <w:i/>
        </w:rPr>
        <w:t xml:space="preserve">Schoenoplectus </w:t>
      </w:r>
      <w:r>
        <w:t>spp.</w:t>
      </w:r>
    </w:p>
    <w:p w14:paraId="7BC8B636" w14:textId="5ABA921A" w:rsidR="00360460" w:rsidRDefault="009655E0" w:rsidP="00132847">
      <w:pPr>
        <w:pStyle w:val="ListParagraph"/>
        <w:numPr>
          <w:ilvl w:val="0"/>
          <w:numId w:val="40"/>
        </w:numPr>
      </w:pPr>
      <w:r>
        <w:t>3</w:t>
      </w:r>
      <w:r w:rsidR="00360460">
        <w:t xml:space="preserve"> Benthic samples (Epipelic) – algae </w:t>
      </w:r>
      <w:r>
        <w:t>were rinsed</w:t>
      </w:r>
      <w:r w:rsidR="00360460">
        <w:t xml:space="preserve"> from the mu</w:t>
      </w:r>
      <w:r>
        <w:t>d</w:t>
      </w:r>
      <w:r w:rsidR="00360460">
        <w:t xml:space="preserve"> collected by a  petite ponar grab</w:t>
      </w:r>
    </w:p>
    <w:p w14:paraId="5E03343F" w14:textId="0A90B0D0" w:rsidR="00360460" w:rsidRPr="00E91A1A" w:rsidRDefault="00360460" w:rsidP="00132847">
      <w:pPr>
        <w:pStyle w:val="ListParagraph"/>
        <w:numPr>
          <w:ilvl w:val="0"/>
          <w:numId w:val="40"/>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EcoAnalysts.</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9">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0">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6F58957C"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2"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3"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4" o:title="" croptop="7468f" cropbottom="11016f" cropleft="34837f"/>
                  <v:shadow on="t" color="black" opacity="26214f" origin="-.5,-.5" offset="0,.5mm"/>
                  <v:path arrowok="t"/>
                </v:shape>
                <w10:anchorlock/>
              </v:group>
            </w:pict>
          </mc:Fallback>
        </mc:AlternateContent>
      </w:r>
    </w:p>
    <w:p w14:paraId="221230CE" w14:textId="5F5656CD" w:rsidR="002D47EB" w:rsidRDefault="002D47EB" w:rsidP="002D47EB">
      <w:pPr>
        <w:pStyle w:val="Caption"/>
      </w:pPr>
      <w:r>
        <w:t xml:space="preserve">Figure </w:t>
      </w:r>
      <w:fldSimple w:instr=" SEQ Figure \* ARABIC ">
        <w:r w:rsidR="00026582">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5" w:name="_Toc433352580"/>
      <w:bookmarkStart w:id="26" w:name="_Toc536509178"/>
      <w:r w:rsidRPr="00BE2116">
        <w:t>Laboratory Methods</w:t>
      </w:r>
      <w:bookmarkEnd w:id="25"/>
      <w:bookmarkEnd w:id="26"/>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720861D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Taxonomic effort:</w:t>
      </w:r>
      <w:r w:rsidRPr="00BE2116">
        <w:rPr>
          <w:rFonts w:ascii="Times New Roman" w:hAnsi="Times New Roman" w:cs="Times New Roman"/>
          <w:sz w:val="24"/>
          <w:szCs w:val="24"/>
        </w:rPr>
        <w:t xml:space="preserve"> Invertebrates will be sorted to taxonomic level according to their importance in fish diets (see Table </w:t>
      </w:r>
      <w:r w:rsidR="008D1CC8">
        <w:rPr>
          <w:rFonts w:ascii="Times New Roman" w:hAnsi="Times New Roman" w:cs="Times New Roman"/>
          <w:sz w:val="24"/>
          <w:szCs w:val="24"/>
        </w:rPr>
        <w:t>3</w:t>
      </w:r>
      <w:r w:rsidRPr="00BE2116">
        <w:rPr>
          <w:rFonts w:ascii="Times New Roman" w:hAnsi="Times New Roman" w:cs="Times New Roman"/>
          <w:sz w:val="24"/>
          <w:szCs w:val="24"/>
        </w:rPr>
        <w:t xml:space="preserve">). Mysids, isopods and amphipods will be sorted to Genus; insects will be sorted to Family. </w:t>
      </w:r>
      <w:r>
        <w:rPr>
          <w:rFonts w:ascii="Times New Roman" w:hAnsi="Times New Roman" w:cs="Times New Roman"/>
          <w:sz w:val="24"/>
          <w:szCs w:val="24"/>
        </w:rPr>
        <w:t>Zooplankton caught incidentally in macroinvertebrate samples may be identified to a higher level of identification (Family or Order) but will be identified to Genus or Species in zooplankton samples.</w:t>
      </w:r>
      <w:r w:rsidR="003F4E36">
        <w:rPr>
          <w:rFonts w:ascii="Times New Roman" w:hAnsi="Times New Roman" w:cs="Times New Roman"/>
          <w:sz w:val="24"/>
          <w:szCs w:val="24"/>
        </w:rPr>
        <w:t xml:space="preserve"> The first twelve individuals of each taxonomic group per sample will be measured to the nearest 0.1mm using an ocular micrometer.</w:t>
      </w:r>
      <w:r>
        <w:rPr>
          <w:rFonts w:ascii="Times New Roman" w:hAnsi="Times New Roman" w:cs="Times New Roman"/>
          <w:sz w:val="24"/>
          <w:szCs w:val="24"/>
        </w:rPr>
        <w:t xml:space="preserve"> </w:t>
      </w:r>
      <w:r w:rsidRPr="00BE2116">
        <w:rPr>
          <w:rFonts w:ascii="Times New Roman" w:hAnsi="Times New Roman" w:cs="Times New Roman"/>
          <w:sz w:val="24"/>
          <w:szCs w:val="24"/>
        </w:rPr>
        <w:t xml:space="preserve">Benthic infauna (most importantly invasive bivalve grazers </w:t>
      </w:r>
      <w:r w:rsidRPr="00BE2116">
        <w:rPr>
          <w:rFonts w:ascii="Times New Roman" w:hAnsi="Times New Roman" w:cs="Times New Roman"/>
          <w:i/>
          <w:iCs/>
          <w:sz w:val="24"/>
          <w:szCs w:val="24"/>
        </w:rPr>
        <w:t>Corbicula</w:t>
      </w:r>
      <w:r w:rsidRPr="00BE2116">
        <w:rPr>
          <w:rFonts w:ascii="Times New Roman" w:hAnsi="Times New Roman" w:cs="Times New Roman"/>
          <w:sz w:val="24"/>
          <w:szCs w:val="24"/>
        </w:rPr>
        <w:t xml:space="preserve"> and </w:t>
      </w:r>
      <w:r w:rsidRPr="00BE2116">
        <w:rPr>
          <w:rFonts w:ascii="Times New Roman" w:hAnsi="Times New Roman" w:cs="Times New Roman"/>
          <w:i/>
          <w:iCs/>
          <w:sz w:val="24"/>
          <w:szCs w:val="24"/>
          <w:lang w:val="pt-PT"/>
        </w:rPr>
        <w:t>Potamocorbula</w:t>
      </w:r>
      <w:r w:rsidRPr="00BE2116">
        <w:rPr>
          <w:rFonts w:ascii="Times New Roman" w:hAnsi="Times New Roman" w:cs="Times New Roman"/>
          <w:sz w:val="24"/>
          <w:szCs w:val="24"/>
        </w:rPr>
        <w:t>), are not commonly found in salmon or smelt diets</w:t>
      </w:r>
      <w:r>
        <w:rPr>
          <w:rFonts w:ascii="Times New Roman" w:hAnsi="Times New Roman" w:cs="Times New Roman"/>
          <w:sz w:val="24"/>
          <w:szCs w:val="24"/>
        </w:rPr>
        <w:t>;</w:t>
      </w:r>
      <w:r w:rsidRPr="00BE2116">
        <w:rPr>
          <w:rFonts w:ascii="Times New Roman" w:hAnsi="Times New Roman" w:cs="Times New Roman"/>
          <w:sz w:val="24"/>
          <w:szCs w:val="24"/>
        </w:rPr>
        <w:t xml:space="preserve"> however</w:t>
      </w:r>
      <w:r>
        <w:rPr>
          <w:rFonts w:ascii="Times New Roman" w:hAnsi="Times New Roman" w:cs="Times New Roman"/>
          <w:sz w:val="24"/>
          <w:szCs w:val="24"/>
        </w:rPr>
        <w:t>,</w:t>
      </w:r>
      <w:r w:rsidRPr="00BE2116">
        <w:rPr>
          <w:rFonts w:ascii="Times New Roman" w:hAnsi="Times New Roman" w:cs="Times New Roman"/>
          <w:sz w:val="24"/>
          <w:szCs w:val="24"/>
        </w:rPr>
        <w:t xml:space="preserve"> </w:t>
      </w:r>
      <w:r w:rsidR="00D170F2">
        <w:rPr>
          <w:rFonts w:ascii="Times New Roman" w:hAnsi="Times New Roman" w:cs="Times New Roman"/>
          <w:sz w:val="24"/>
          <w:szCs w:val="24"/>
        </w:rPr>
        <w:t>the influence of invasive bivalves</w:t>
      </w:r>
      <w:r w:rsidRPr="00BE2116">
        <w:rPr>
          <w:rFonts w:ascii="Times New Roman" w:hAnsi="Times New Roman" w:cs="Times New Roman"/>
          <w:sz w:val="24"/>
          <w:szCs w:val="24"/>
        </w:rPr>
        <w:t xml:space="preserve"> on the food web makes them important to predicting availability of production to the pelagic food web </w:t>
      </w:r>
      <w:r>
        <w:rPr>
          <w:rFonts w:ascii="Times New Roman" w:hAnsi="Times New Roman" w:cs="Times New Roman"/>
          <w:noProof/>
          <w:sz w:val="24"/>
          <w:szCs w:val="24"/>
        </w:rPr>
        <w:t xml:space="preserve">(Lucas and </w:t>
      </w:r>
      <w:r>
        <w:rPr>
          <w:rFonts w:ascii="Times New Roman" w:hAnsi="Times New Roman" w:cs="Times New Roman"/>
          <w:noProof/>
          <w:sz w:val="24"/>
          <w:szCs w:val="24"/>
        </w:rPr>
        <w:lastRenderedPageBreak/>
        <w:t>Thompson 2012, Kimmerer and Lougee 2015)</w:t>
      </w:r>
      <w:r w:rsidRPr="00BE2116">
        <w:rPr>
          <w:rFonts w:ascii="Times New Roman" w:hAnsi="Times New Roman" w:cs="Times New Roman"/>
          <w:sz w:val="24"/>
          <w:szCs w:val="24"/>
        </w:rPr>
        <w:t xml:space="preserve">. Therefore, all bivalv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to genus and measured</w:t>
      </w:r>
      <w:r w:rsidR="003F4E36">
        <w:rPr>
          <w:rFonts w:ascii="Times New Roman" w:hAnsi="Times New Roman" w:cs="Times New Roman"/>
          <w:sz w:val="24"/>
          <w:szCs w:val="24"/>
        </w:rPr>
        <w:t xml:space="preserve"> along the longest axis to the nearest mm</w:t>
      </w:r>
      <w:r w:rsidRPr="00BE2116">
        <w:rPr>
          <w:rFonts w:ascii="Times New Roman" w:hAnsi="Times New Roman" w:cs="Times New Roman"/>
          <w:sz w:val="24"/>
          <w:szCs w:val="24"/>
        </w:rPr>
        <w:t>.</w:t>
      </w:r>
      <w:r>
        <w:rPr>
          <w:rFonts w:ascii="Times New Roman" w:hAnsi="Times New Roman" w:cs="Times New Roman"/>
          <w:sz w:val="24"/>
          <w:szCs w:val="24"/>
        </w:rPr>
        <w:t xml:space="preserve"> </w:t>
      </w:r>
    </w:p>
    <w:p w14:paraId="0C4F740F" w14:textId="77777777" w:rsidR="00FF27B7" w:rsidRPr="00E170EA" w:rsidRDefault="00FF27B7" w:rsidP="00463B5C">
      <w:pPr>
        <w:pStyle w:val="Heading4"/>
      </w:pPr>
      <w:r w:rsidRPr="00E170EA">
        <w:t>Macroinvertebrates</w:t>
      </w:r>
    </w:p>
    <w:p w14:paraId="5F240C82" w14:textId="77063B7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sz w:val="24"/>
          <w:szCs w:val="24"/>
        </w:rPr>
        <w:t>All samples will be sorted to extract invertebrates from plant material and detritus, and invertebrates</w:t>
      </w:r>
      <w:r w:rsidR="00D170F2">
        <w:rPr>
          <w:rFonts w:ascii="Times New Roman" w:hAnsi="Times New Roman" w:cs="Times New Roman"/>
          <w:sz w:val="24"/>
          <w:szCs w:val="24"/>
        </w:rPr>
        <w:t xml:space="preserve"> were</w:t>
      </w:r>
      <w:r w:rsidRPr="00BE2116">
        <w:rPr>
          <w:rFonts w:ascii="Times New Roman" w:hAnsi="Times New Roman" w:cs="Times New Roman"/>
          <w:sz w:val="24"/>
          <w:szCs w:val="24"/>
        </w:rPr>
        <w:t xml:space="preserve"> identified by a Senior Laboratory Assistant (SLA) or Scientific Aide. A subset of samples </w:t>
      </w:r>
      <w:r w:rsidR="00D170F2">
        <w:rPr>
          <w:rFonts w:ascii="Times New Roman" w:hAnsi="Times New Roman" w:cs="Times New Roman"/>
          <w:sz w:val="24"/>
          <w:szCs w:val="24"/>
        </w:rPr>
        <w:t xml:space="preserve">had </w:t>
      </w:r>
      <w:r w:rsidRPr="00BE2116">
        <w:rPr>
          <w:rFonts w:ascii="Times New Roman" w:hAnsi="Times New Roman" w:cs="Times New Roman"/>
          <w:sz w:val="24"/>
          <w:szCs w:val="24"/>
        </w:rPr>
        <w:t xml:space="preserve">identifications checked by an Environmental Scientist for quality assurance. Another subset of sampl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checked by an outside lab (</w:t>
      </w:r>
      <w:r w:rsidR="00D170F2">
        <w:rPr>
          <w:rFonts w:ascii="Times New Roman" w:hAnsi="Times New Roman" w:cs="Times New Roman"/>
          <w:sz w:val="24"/>
          <w:szCs w:val="24"/>
        </w:rPr>
        <w:t>EcoAnalysts, Inc.</w:t>
      </w:r>
      <w:r w:rsidRPr="00BE2116">
        <w:rPr>
          <w:rFonts w:ascii="Times New Roman" w:hAnsi="Times New Roman" w:cs="Times New Roman"/>
          <w:sz w:val="24"/>
          <w:szCs w:val="24"/>
        </w:rPr>
        <w:t>), for external quality assurance.</w:t>
      </w:r>
    </w:p>
    <w:p w14:paraId="0500C5C0" w14:textId="4A482651"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Subsampling:</w:t>
      </w:r>
      <w:r w:rsidRPr="00BE2116">
        <w:rPr>
          <w:rFonts w:ascii="Times New Roman" w:hAnsi="Times New Roman" w:cs="Times New Roman"/>
          <w:sz w:val="24"/>
          <w:szCs w:val="24"/>
        </w:rPr>
        <w:t xml:space="preserve"> Approximately 400 invertebrates from each sample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If more than 400 invertebrates are present in a sample, or more than four hours are required for processing, they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quantitatively sub-sampled using a grid tray.  </w:t>
      </w:r>
    </w:p>
    <w:p w14:paraId="79F22188" w14:textId="0849D694" w:rsidR="002D47EB" w:rsidRDefault="002D47EB" w:rsidP="002D47EB">
      <w:pPr>
        <w:pStyle w:val="Caption"/>
        <w:keepNext/>
      </w:pPr>
      <w:r>
        <w:t xml:space="preserve">Table </w:t>
      </w:r>
      <w:fldSimple w:instr=" SEQ Table \* ARABIC ">
        <w:r w:rsidR="00026582">
          <w:rPr>
            <w:noProof/>
          </w:rPr>
          <w:t>3</w:t>
        </w:r>
      </w:fldSimple>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976A91">
        <w:trPr>
          <w:trHeight w:val="480"/>
        </w:trPr>
        <w:tc>
          <w:tcPr>
            <w:tcW w:w="0" w:type="auto"/>
            <w:tcBorders>
              <w:top w:val="single" w:sz="8" w:space="0" w:color="000000"/>
              <w:left w:val="nil"/>
              <w:bottom w:val="single" w:sz="8" w:space="0" w:color="000000"/>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8" w:space="0" w:color="000000"/>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8" w:space="0" w:color="000000"/>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8" w:space="0" w:color="000000"/>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8" w:space="0" w:color="000000"/>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976A91">
        <w:trPr>
          <w:trHeight w:val="330"/>
        </w:trPr>
        <w:tc>
          <w:tcPr>
            <w:tcW w:w="0" w:type="auto"/>
            <w:tcBorders>
              <w:top w:val="thinThickSmallGap" w:sz="12"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thinThickSmallGap" w:sz="12"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thinThickSmallGap" w:sz="12"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09977FB0" w:rsidR="000C7824" w:rsidRDefault="000C7824" w:rsidP="00FC0F80">
      <w:pPr>
        <w:rPr>
          <w:rFonts w:ascii="Times New Roman" w:hAnsi="Times New Roman" w:cs="Times New Roman"/>
          <w:sz w:val="24"/>
          <w:szCs w:val="24"/>
        </w:rPr>
      </w:pPr>
      <w:r>
        <w:rPr>
          <w:rFonts w:ascii="Times New Roman" w:hAnsi="Times New Roman" w:cs="Times New Roman"/>
          <w:sz w:val="24"/>
          <w:szCs w:val="24"/>
        </w:rPr>
        <w:t xml:space="preserve">Most zooplankton samples were processed by CDFW staff at the Stockton laboratory, but 50 samples were processed by EcoAnalysts, Inc. </w:t>
      </w:r>
      <w:r>
        <w:t>(Moscow, ID). Samples were processed in the same manner by both laboratories.</w:t>
      </w:r>
      <w:r>
        <w:rPr>
          <w:rFonts w:ascii="Times New Roman" w:hAnsi="Times New Roman" w:cs="Times New Roman"/>
          <w:sz w:val="24"/>
          <w:szCs w:val="24"/>
        </w:rPr>
        <w:t xml:space="preserve"> First,</w:t>
      </w:r>
      <w:r w:rsidR="00FF27B7" w:rsidRPr="00E75E62">
        <w:rPr>
          <w:rFonts w:ascii="Times New Roman" w:hAnsi="Times New Roman" w:cs="Times New Roman"/>
          <w:sz w:val="24"/>
          <w:szCs w:val="24"/>
        </w:rPr>
        <w:t xml:space="preserve">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filtered and washed in a 150 </w:t>
      </w:r>
      <w:r w:rsidR="00FF27B7" w:rsidRPr="00E75E62">
        <w:rPr>
          <w:rFonts w:ascii="Times New Roman" w:hAnsi="Times New Roman" w:cs="Times New Roman"/>
          <w:sz w:val="24"/>
          <w:szCs w:val="24"/>
        </w:rPr>
        <w:sym w:font="Symbol" w:char="F06D"/>
      </w:r>
      <w:r w:rsidR="00FF27B7" w:rsidRPr="00E75E62">
        <w:rPr>
          <w:rFonts w:ascii="Times New Roman" w:hAnsi="Times New Roman" w:cs="Times New Roman"/>
          <w:sz w:val="24"/>
          <w:szCs w:val="24"/>
        </w:rPr>
        <w:t xml:space="preserve">m mesh sieve. Filtered zooplankton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diluted to a set volume depending on the concentration of zooplankton and/or detritus. </w:t>
      </w:r>
      <w:r w:rsidR="00FC0F80">
        <w:rPr>
          <w:rFonts w:ascii="Times New Roman" w:hAnsi="Times New Roman" w:cs="Times New Roman"/>
          <w:sz w:val="24"/>
          <w:szCs w:val="24"/>
        </w:rPr>
        <w:t>One-</w:t>
      </w:r>
      <w:r w:rsidR="00FF27B7" w:rsidRPr="00E75E62">
        <w:rPr>
          <w:rFonts w:ascii="Times New Roman" w:hAnsi="Times New Roman" w:cs="Times New Roman"/>
          <w:sz w:val="24"/>
          <w:szCs w:val="24"/>
        </w:rPr>
        <w:t xml:space="preserve">mL subsamples </w:t>
      </w:r>
      <w:r>
        <w:rPr>
          <w:rFonts w:ascii="Times New Roman" w:hAnsi="Times New Roman" w:cs="Times New Roman"/>
          <w:sz w:val="24"/>
          <w:szCs w:val="24"/>
        </w:rPr>
        <w:t>were then</w:t>
      </w:r>
      <w:r w:rsidR="00FF27B7" w:rsidRPr="00E75E62">
        <w:rPr>
          <w:rFonts w:ascii="Times New Roman" w:hAnsi="Times New Roman" w:cs="Times New Roman"/>
          <w:sz w:val="24"/>
          <w:szCs w:val="24"/>
        </w:rPr>
        <w:t xml:space="preserve"> placed on a Sedgewick-Rafter cell glass slide. All </w:t>
      </w:r>
      <w:r w:rsidR="00FF27B7" w:rsidRPr="00E75E62">
        <w:rPr>
          <w:rFonts w:ascii="Times New Roman" w:hAnsi="Times New Roman" w:cs="Times New Roman"/>
          <w:sz w:val="24"/>
          <w:szCs w:val="24"/>
        </w:rPr>
        <w:lastRenderedPageBreak/>
        <w:t xml:space="preserve">organism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identified to the taxonomic resolution identified in Table 2. At least 5 slides, but no more than 20 slides </w:t>
      </w:r>
      <w:r>
        <w:rPr>
          <w:rFonts w:ascii="Times New Roman" w:hAnsi="Times New Roman" w:cs="Times New Roman"/>
          <w:sz w:val="24"/>
          <w:szCs w:val="24"/>
        </w:rPr>
        <w:t>were</w:t>
      </w:r>
      <w:r w:rsidR="00FF27B7" w:rsidRPr="00E75E62">
        <w:rPr>
          <w:rFonts w:ascii="Times New Roman" w:hAnsi="Times New Roman" w:cs="Times New Roman"/>
          <w:sz w:val="24"/>
          <w:szCs w:val="24"/>
        </w:rPr>
        <w:t xml:space="preserve"> processed for each sample, targeting </w:t>
      </w:r>
      <w:r w:rsidR="00FC0F80">
        <w:rPr>
          <w:rFonts w:ascii="Times New Roman" w:hAnsi="Times New Roman" w:cs="Times New Roman"/>
          <w:sz w:val="24"/>
          <w:szCs w:val="24"/>
        </w:rPr>
        <w:t>at least 400 organisms</w:t>
      </w:r>
      <w:r w:rsidR="00FF27B7" w:rsidRPr="00E75E62">
        <w:rPr>
          <w:rFonts w:ascii="Times New Roman" w:hAnsi="Times New Roman" w:cs="Times New Roman"/>
          <w:sz w:val="24"/>
          <w:szCs w:val="24"/>
        </w:rPr>
        <w:t xml:space="preserve">. This subsample </w:t>
      </w:r>
      <w:r w:rsidR="00FC0F80">
        <w:rPr>
          <w:rFonts w:ascii="Times New Roman" w:hAnsi="Times New Roman" w:cs="Times New Roman"/>
          <w:sz w:val="24"/>
          <w:szCs w:val="24"/>
        </w:rPr>
        <w:t>was then</w:t>
      </w:r>
      <w:r w:rsidR="00FF27B7" w:rsidRPr="00E75E62">
        <w:rPr>
          <w:rFonts w:ascii="Times New Roman" w:hAnsi="Times New Roman" w:cs="Times New Roman"/>
          <w:sz w:val="24"/>
          <w:szCs w:val="24"/>
        </w:rPr>
        <w:t xml:space="preserve"> extrapolated to calculate the total number of organisms in the sample. A subset of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checked by a second </w:t>
      </w:r>
      <w:r w:rsidR="00FC0F80">
        <w:rPr>
          <w:rFonts w:ascii="Times New Roman" w:hAnsi="Times New Roman" w:cs="Times New Roman"/>
          <w:sz w:val="24"/>
          <w:szCs w:val="24"/>
        </w:rPr>
        <w:t>taxonomist</w:t>
      </w:r>
      <w:r w:rsidR="00FF27B7" w:rsidRPr="00E75E62">
        <w:rPr>
          <w:rFonts w:ascii="Times New Roman" w:hAnsi="Times New Roman" w:cs="Times New Roman"/>
          <w:sz w:val="24"/>
          <w:szCs w:val="24"/>
        </w:rPr>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EcoAnalysts, Inc. (Moscow, ID), using the Utermöhl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330C8A3E"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e </w:t>
      </w:r>
      <w:r w:rsidR="00D170F2">
        <w:t>used</w:t>
      </w:r>
      <w:r w:rsidRPr="00E75E62">
        <w:t xml:space="preserve"> published and ongoing diet studies of juvenile Chinook Salmon and Delta Smelt (CDFW unpublished data, </w:t>
      </w:r>
      <w:r w:rsidR="00C12D39">
        <w:fldChar w:fldCharType="begin"/>
      </w:r>
      <w:r w:rsidR="00C12D39">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E75E62">
        <w:t xml:space="preserve">) to look for degree of overlap in taxa present in fish diets and in our samples, and </w:t>
      </w:r>
      <w:commentRangeStart w:id="30"/>
      <w:r w:rsidRPr="00E75E62">
        <w:t>calculate separate measures of CPUE and BPUE with only taxa important to salmon or smelt diets</w:t>
      </w:r>
      <w:commentRangeEnd w:id="30"/>
      <w:r w:rsidR="00D170F2">
        <w:rPr>
          <w:rStyle w:val="CommentReference"/>
        </w:rPr>
        <w:commentReference w:id="30"/>
      </w:r>
      <w:r w:rsidRPr="00E75E62">
        <w:t xml:space="preserve">. </w:t>
      </w:r>
    </w:p>
    <w:p w14:paraId="57232E35" w14:textId="57A2F86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ill use mean catch, CPUE and BPU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7777777" w:rsidR="00FF27B7" w:rsidRPr="00E75E62" w:rsidRDefault="00FF27B7" w:rsidP="002D47EB">
      <w:r w:rsidRPr="00E75E62">
        <w:t xml:space="preserve">To answer Questions 2 on the differences between wetland sites, we will compare CPUE, BPU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lastRenderedPageBreak/>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7CDAF879" w:rsidR="002D47EB" w:rsidRDefault="002D47EB" w:rsidP="002D47EB">
      <w:pPr>
        <w:pStyle w:val="Caption"/>
        <w:keepNext/>
      </w:pPr>
      <w:r>
        <w:t xml:space="preserve">Table </w:t>
      </w:r>
      <w:fldSimple w:instr=" SEQ Table \* ARABIC ">
        <w:r w:rsidR="00026582">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literature review on algal growth forms and expert opinion (Tiffany Brown, DWR”s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lastRenderedPageBreak/>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1" w:name="_Toc536509180"/>
      <w:r>
        <w:t>Results</w:t>
      </w:r>
      <w:bookmarkEnd w:id="31"/>
    </w:p>
    <w:p w14:paraId="4BEA144C" w14:textId="3442584D"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table X). This</w:t>
      </w:r>
      <w:r>
        <w:t xml:space="preserve"> was similar to the distribution in figure X, so our fall sampling proceeded as planned</w:t>
      </w:r>
      <w:r w:rsidR="002E4068">
        <w:t>, targeting the Confluence and Cache Slough Complex</w:t>
      </w:r>
      <w:r>
        <w:t>.</w:t>
      </w:r>
      <w:r w:rsidR="002E4068">
        <w:t xml:space="preserve"> </w:t>
      </w:r>
      <w:r>
        <w:t xml:space="preserve"> </w:t>
      </w:r>
    </w:p>
    <w:p w14:paraId="64729ED1" w14:textId="1A49C6CD" w:rsidR="002E4068" w:rsidRDefault="002E4068" w:rsidP="002E4068">
      <w:pPr>
        <w:pStyle w:val="Caption"/>
        <w:keepNext/>
      </w:pPr>
      <w:r>
        <w:t xml:space="preserve">Table </w:t>
      </w:r>
      <w:fldSimple w:instr=" SEQ Table \* ARABIC ">
        <w:r w:rsidR="00026582">
          <w:rPr>
            <w:noProof/>
          </w:rPr>
          <w:t>5</w:t>
        </w:r>
      </w:fldSimple>
      <w:r>
        <w:t>. EDSM Delta Smelt catch from september and october, 2018.</w:t>
      </w:r>
    </w:p>
    <w:tbl>
      <w:tblPr>
        <w:tblW w:w="4599" w:type="dxa"/>
        <w:tblLook w:val="04A0" w:firstRow="1" w:lastRow="0" w:firstColumn="1" w:lastColumn="0" w:noHBand="0" w:noVBand="1"/>
      </w:tblPr>
      <w:tblGrid>
        <w:gridCol w:w="1960"/>
        <w:gridCol w:w="1680"/>
        <w:gridCol w:w="959"/>
      </w:tblGrid>
      <w:tr w:rsidR="002E4068" w:rsidRPr="002E4068" w14:paraId="71A70832" w14:textId="77777777" w:rsidTr="002E4068">
        <w:trPr>
          <w:trHeight w:val="288"/>
        </w:trPr>
        <w:tc>
          <w:tcPr>
            <w:tcW w:w="196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68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959"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2E4068">
        <w:trPr>
          <w:trHeight w:val="288"/>
        </w:trPr>
        <w:tc>
          <w:tcPr>
            <w:tcW w:w="196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68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959"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2E4068">
        <w:trPr>
          <w:trHeight w:val="288"/>
        </w:trPr>
        <w:tc>
          <w:tcPr>
            <w:tcW w:w="196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68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959"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2E4068">
        <w:trPr>
          <w:trHeight w:val="288"/>
        </w:trPr>
        <w:tc>
          <w:tcPr>
            <w:tcW w:w="196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68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959"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2E4068">
        <w:trPr>
          <w:trHeight w:val="288"/>
        </w:trPr>
        <w:tc>
          <w:tcPr>
            <w:tcW w:w="196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68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959"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62EC4248" w:rsidR="004D3CF7" w:rsidRDefault="004D3CF7" w:rsidP="00945F05"/>
    <w:p w14:paraId="1415CD6A" w14:textId="77777777" w:rsidR="00840D88" w:rsidRDefault="00840D88" w:rsidP="00840D88">
      <w:pPr>
        <w:keepNext/>
      </w:pPr>
      <w:r w:rsidRPr="00840D88">
        <w:rPr>
          <w:noProof/>
        </w:rPr>
        <w:lastRenderedPageBreak/>
        <w:drawing>
          <wp:inline distT="0" distB="0" distL="0" distR="0" wp14:anchorId="499D1890" wp14:editId="1701B8B8">
            <wp:extent cx="5943600" cy="390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906915"/>
                    </a:xfrm>
                    <a:prstGeom prst="rect">
                      <a:avLst/>
                    </a:prstGeom>
                    <a:noFill/>
                    <a:ln>
                      <a:noFill/>
                    </a:ln>
                  </pic:spPr>
                </pic:pic>
              </a:graphicData>
            </a:graphic>
          </wp:inline>
        </w:drawing>
      </w:r>
    </w:p>
    <w:p w14:paraId="1CB7AC3C" w14:textId="22AE2584" w:rsidR="00292645" w:rsidRDefault="00840D88" w:rsidP="00840D88">
      <w:pPr>
        <w:pStyle w:val="Caption"/>
      </w:pPr>
      <w:r>
        <w:t xml:space="preserve">Figure </w:t>
      </w:r>
      <w:fldSimple w:instr=" SEQ Figure \* ARABIC ">
        <w:r w:rsidR="00026582">
          <w:rPr>
            <w:noProof/>
          </w:rPr>
          <w:t>6</w:t>
        </w:r>
      </w:fldSimple>
      <w:r>
        <w:t xml:space="preserve"> - CPUE of macroinvertebrates in 2017</w:t>
      </w:r>
    </w:p>
    <w:p w14:paraId="682143D4" w14:textId="3C8347E8" w:rsidR="00BE5423" w:rsidRDefault="00BE5423" w:rsidP="00BE5423">
      <w:r>
        <w:rPr>
          <w:noProof/>
        </w:rPr>
        <w:drawing>
          <wp:inline distT="0" distB="0" distL="0" distR="0" wp14:anchorId="71AE95D0" wp14:editId="38182C42">
            <wp:extent cx="5943600" cy="3056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56255"/>
                    </a:xfrm>
                    <a:prstGeom prst="rect">
                      <a:avLst/>
                    </a:prstGeom>
                  </pic:spPr>
                </pic:pic>
              </a:graphicData>
            </a:graphic>
          </wp:inline>
        </w:drawing>
      </w:r>
    </w:p>
    <w:p w14:paraId="136A5617" w14:textId="0DB16CEE" w:rsidR="00BE5423" w:rsidRPr="00BE5423" w:rsidRDefault="00BE5423" w:rsidP="00BE5423">
      <w:r>
        <w:t>Figure 2. CPUE in 2018 (log-transformed</w:t>
      </w:r>
    </w:p>
    <w:p w14:paraId="29DDB12B" w14:textId="0B857A9C" w:rsidR="00463B5C" w:rsidRDefault="00463B5C" w:rsidP="00463B5C">
      <w:pPr>
        <w:pStyle w:val="Heading2"/>
      </w:pPr>
      <w:bookmarkStart w:id="32" w:name="_Toc536509181"/>
      <w:r>
        <w:lastRenderedPageBreak/>
        <w:t>Discussion</w:t>
      </w:r>
      <w:bookmarkEnd w:id="32"/>
    </w:p>
    <w:p w14:paraId="579EAC9B" w14:textId="3CE36F54" w:rsidR="00FF27B7" w:rsidRDefault="00FF27B7" w:rsidP="00FF27B7">
      <w:pPr>
        <w:pStyle w:val="Heading1"/>
        <w:rPr>
          <w:rFonts w:ascii="Times New Roman" w:hAnsi="Times New Roman" w:cs="Times New Roman"/>
        </w:rPr>
      </w:pPr>
      <w:bookmarkStart w:id="33"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3"/>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4" w:name="_Toc536509183"/>
      <w:r>
        <w:t>Introduction</w:t>
      </w:r>
      <w:bookmarkEnd w:id="34"/>
    </w:p>
    <w:p w14:paraId="4B6028F5" w14:textId="77777777" w:rsidR="003918A8" w:rsidRDefault="003918A8" w:rsidP="002D47EB">
      <w:pPr>
        <w:pStyle w:val="Heading3"/>
      </w:pPr>
      <w:bookmarkStart w:id="35" w:name="_Toc536509184"/>
      <w:r>
        <w:t>Nutrients</w:t>
      </w:r>
      <w:bookmarkEnd w:id="35"/>
    </w:p>
    <w:p w14:paraId="2A5697FF" w14:textId="155708C9" w:rsidR="003918A8" w:rsidRDefault="003918A8" w:rsidP="002D47EB">
      <w:pPr>
        <w:pStyle w:val="Heading3"/>
      </w:pPr>
      <w:bookmarkStart w:id="36" w:name="_Toc536509185"/>
      <w:r>
        <w:t>Zooplankton</w:t>
      </w:r>
      <w:bookmarkEnd w:id="36"/>
    </w:p>
    <w:p w14:paraId="5D507BBE" w14:textId="44F896D1" w:rsidR="003918A8" w:rsidRDefault="003918A8" w:rsidP="002D47EB">
      <w:r w:rsidRPr="00471D53">
        <w:t xml:space="preserve">Mesozooplankton are recognized as the largest component of Delta Smelt diets </w:t>
      </w:r>
      <w:r w:rsidR="00C12D39">
        <w:fldChar w:fldCharType="begin"/>
      </w:r>
      <w:r w:rsidR="00C12D39">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C12D39">
        <w:instrText xml:space="preserve"> ADDIN EN.CITE &lt;EndNote&gt;&lt;Cite&gt;&lt;Author&gt;Sommer&lt;/Author&gt;&lt;Year&gt;2001&lt;/Year&gt;&lt;RecNum&gt;1624&lt;/RecNum&gt;&lt;DisplayText&gt;(Sommer et al. 2001)&lt;/DisplayText&gt;&lt;record&gt;&lt;rec-number&gt;1624&lt;/rec-number&gt;&lt;foreign-keys&gt;&lt;key app="EN" db-id="a9apvv5dmwfftked0f5padvbva2xpxpx0esz" timestamp="1408114438"&gt;1624&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C12D39">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2D39">
        <w:instrText xml:space="preserve"> ADDIN EN.CITE &lt;EndNote&gt;&lt;Cite&gt;&lt;Author&gt;Hartman&lt;/Author&gt;&lt;Year&gt;2017&lt;/Year&gt;&lt;RecNum&gt;3006&lt;/RecNum&gt;&lt;DisplayText&gt;(Hartman et al. 2017)&lt;/DisplayText&gt;&lt;record&gt;&lt;rec-number&gt;3006&lt;/rec-number&gt;&lt;foreign-keys&gt;&lt;key app="EN" db-id="a9apvv5dmwfftked0f5padvbva2xpxpx0esz" timestamp="1524681722"&gt;3006&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2D39">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C12D39">
        <w:instrText xml:space="preserve"> ADDIN EN.CITE &lt;EndNote&gt;&lt;Cite&gt;&lt;Author&gt;Bollens&lt;/Author&gt;&lt;Year&gt;2014&lt;/Year&gt;&lt;RecNum&gt;1997&lt;/RecNum&gt;&lt;DisplayText&gt;(Bollens et al. 2014; Kimmerer and Thompson 2014)&lt;/DisplayText&gt;&lt;record&gt;&lt;rec-number&gt;1997&lt;/rec-number&gt;&lt;foreign-keys&gt;&lt;key app="EN" db-id="a9apvv5dmwfftked0f5padvbva2xpxpx0esz" timestamp="1414433860"&gt;1997&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536&lt;/RecNum&gt;&lt;record&gt;&lt;rec-number&gt;1536&lt;/rec-number&gt;&lt;foreign-keys&gt;&lt;key app="EN" db-id="a9apvv5dmwfftked0f5padvbva2xpxpx0esz" timestamp="1406919284"&gt;1536&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C12D39">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BBC4CC3"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XXXXX_.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2D47EB">
      <w:pPr>
        <w:pStyle w:val="ListParagraph"/>
        <w:numPr>
          <w:ilvl w:val="0"/>
          <w:numId w:val="41"/>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2D47EB">
      <w:pPr>
        <w:pStyle w:val="ListParagraph"/>
        <w:numPr>
          <w:ilvl w:val="0"/>
          <w:numId w:val="41"/>
        </w:numPr>
      </w:pPr>
      <w:r w:rsidRPr="00471D53">
        <w:t xml:space="preserve">How do these communities change over the course of the </w:t>
      </w:r>
      <w:r>
        <w:t>year</w:t>
      </w:r>
      <w:r w:rsidRPr="00471D53">
        <w:t>?</w:t>
      </w:r>
    </w:p>
    <w:p w14:paraId="13D490DD" w14:textId="77777777" w:rsidR="003918A8" w:rsidRDefault="003918A8" w:rsidP="002D47EB">
      <w:pPr>
        <w:pStyle w:val="ListParagraph"/>
        <w:numPr>
          <w:ilvl w:val="0"/>
          <w:numId w:val="41"/>
        </w:numPr>
      </w:pPr>
      <w:r w:rsidRPr="00471D53">
        <w:t xml:space="preserve">How do these communities change </w:t>
      </w:r>
      <w:r>
        <w:t>along</w:t>
      </w:r>
      <w:bookmarkStart w:id="37" w:name="_GoBack"/>
      <w:bookmarkEnd w:id="37"/>
      <w:r w:rsidRPr="00471D53">
        <w:t xml:space="preserve"> the salinity gradient?</w:t>
      </w:r>
    </w:p>
    <w:p w14:paraId="5CC6358A" w14:textId="77777777" w:rsidR="003918A8" w:rsidRDefault="003918A8" w:rsidP="002D47EB"/>
    <w:p w14:paraId="3B00E55F" w14:textId="77777777" w:rsidR="003918A8" w:rsidRPr="00EA4EB4" w:rsidRDefault="003918A8" w:rsidP="002D47EB">
      <w:r w:rsidRPr="00EA4EB4">
        <w:t>Proposed Nutrient questions:</w:t>
      </w:r>
    </w:p>
    <w:p w14:paraId="2C6C391E" w14:textId="77777777" w:rsidR="003918A8" w:rsidRPr="006C4891" w:rsidRDefault="003918A8" w:rsidP="002D47EB">
      <w:pPr>
        <w:pStyle w:val="ListParagraph"/>
        <w:numPr>
          <w:ilvl w:val="0"/>
          <w:numId w:val="42"/>
        </w:numPr>
      </w:pPr>
      <w:r w:rsidRPr="006C4891">
        <w:t>Are there differences in nutrients, chlorophyll, and organic carbon concentrations between the wetland and the exterior channel?</w:t>
      </w:r>
    </w:p>
    <w:p w14:paraId="4ED7F1F0" w14:textId="77777777" w:rsidR="003918A8" w:rsidRPr="006C4891" w:rsidRDefault="003918A8" w:rsidP="002D47EB">
      <w:pPr>
        <w:pStyle w:val="ListParagraph"/>
        <w:numPr>
          <w:ilvl w:val="0"/>
          <w:numId w:val="42"/>
        </w:numPr>
      </w:pPr>
      <w:r w:rsidRPr="006C4891">
        <w:t>Are nutrients limiting phytoplankton production?</w:t>
      </w:r>
    </w:p>
    <w:p w14:paraId="4D696D50" w14:textId="77777777" w:rsidR="003918A8" w:rsidRPr="006C4891" w:rsidRDefault="003918A8" w:rsidP="002D47EB">
      <w:pPr>
        <w:pStyle w:val="ListParagraph"/>
        <w:numPr>
          <w:ilvl w:val="0"/>
          <w:numId w:val="42"/>
        </w:numPr>
      </w:pPr>
      <w:r w:rsidRPr="006C4891">
        <w:t>Are excess nutrients a causal factor for harmful algal blooms on our sites?</w:t>
      </w:r>
    </w:p>
    <w:p w14:paraId="3272FD7A" w14:textId="75C9915A" w:rsidR="003918A8" w:rsidRDefault="003918A8" w:rsidP="003918A8">
      <w:pPr>
        <w:pStyle w:val="Heading3"/>
      </w:pPr>
      <w:bookmarkStart w:id="38" w:name="_Toc536509186"/>
      <w:r>
        <w:lastRenderedPageBreak/>
        <w:t>Fish</w:t>
      </w:r>
      <w:bookmarkEnd w:id="38"/>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Shreffler et al. 1992, Simenstad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r>
        <w:t>Similar to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39" w:name="_Toc536509187"/>
      <w:r>
        <w:t>Methods</w:t>
      </w:r>
      <w:bookmarkEnd w:id="39"/>
    </w:p>
    <w:p w14:paraId="0C705D5A" w14:textId="794B6621" w:rsidR="003918A8" w:rsidRDefault="003918A8" w:rsidP="00463B5C">
      <w:pPr>
        <w:pStyle w:val="Heading3"/>
      </w:pPr>
      <w:bookmarkStart w:id="40" w:name="_Toc536509188"/>
      <w:r>
        <w:t>IEP Surveys</w:t>
      </w:r>
      <w:bookmarkEnd w:id="40"/>
    </w:p>
    <w:p w14:paraId="1CA14B44" w14:textId="30857F46"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160 μm mesh) and macrozooplankton (500 μm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μ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The FMWT survey was designed to study Striped Bass distribution throughout the upper estuary, but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μm mesh) and macrozooplankton (500 μ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1" w:name="_Toc536509189"/>
      <w:r>
        <w:t>FRP Sampling</w:t>
      </w:r>
      <w:bookmarkEnd w:id="41"/>
    </w:p>
    <w:p w14:paraId="32AF6B81" w14:textId="77777777" w:rsidR="003918A8" w:rsidRDefault="003918A8" w:rsidP="00463B5C">
      <w:pPr>
        <w:pStyle w:val="Heading4"/>
      </w:pPr>
      <w:r>
        <w:t>Zooplankton</w:t>
      </w:r>
    </w:p>
    <w:p w14:paraId="1965EDC0" w14:textId="47AC290B" w:rsidR="003918A8" w:rsidRPr="00EA4EB4" w:rsidRDefault="003918A8" w:rsidP="002D47EB">
      <w:r w:rsidRPr="00EA4EB4">
        <w:t>FRP gear and methods are easily comparable to IEP’s methods. The most important difference is our gear will be trawled obliquely through the water for five minutes instead of ten minutes, to reduce potential for take of listed fishes. If the tidal channels or marsh habitat is too short to take a full five-minute tow, the tow time will be reduced. Alternatively, gear may be held in the mouth of a tidal channel to sample water flowing out of the channel on an ebb tide instead of being trawled.</w:t>
      </w:r>
    </w:p>
    <w:p w14:paraId="765E9B5D" w14:textId="77777777" w:rsidR="003918A8" w:rsidRPr="00EA4EB4" w:rsidRDefault="003918A8" w:rsidP="002D47EB">
      <w:r w:rsidRPr="006C4891">
        <w:t xml:space="preserve">EMP collects samples monthly, but </w:t>
      </w:r>
      <w:r w:rsidRPr="00EA4EB4">
        <w:t>our sampling will be</w:t>
      </w:r>
      <w:r w:rsidRPr="006C4891">
        <w:t xml:space="preserve"> limit</w:t>
      </w:r>
      <w:r w:rsidRPr="00EA4EB4">
        <w:t xml:space="preserve">ed </w:t>
      </w:r>
      <w:r w:rsidRPr="006C4891">
        <w:t>to March-June and September-December</w:t>
      </w:r>
      <w:r w:rsidRPr="00EA4EB4">
        <w:t>.</w:t>
      </w:r>
      <w:r w:rsidRPr="006C4891">
        <w:t xml:space="preserve"> </w:t>
      </w:r>
      <w:r w:rsidRPr="00EA4EB4">
        <w:t xml:space="preserve">The 20mm survey samples every two weeks, usually March-June. We will sample monthly (every other 20mm survey), in nearby wetlands as close to the same time as possible. If it is not possible to sample at the same time as the 20mm survey, we will sample the following day at the same point in the tidal cycle. The FMWT survey samples once per month, September-December. We will sample concurrently in nearby wetlands as close to the same time as possible. If it is not possible to sample at the same time as the FMWT survey, we will sampl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2D47EB">
      <w:pPr>
        <w:pStyle w:val="ListParagraph"/>
        <w:numPr>
          <w:ilvl w:val="0"/>
          <w:numId w:val="43"/>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2D47EB">
      <w:pPr>
        <w:pStyle w:val="ListParagraph"/>
        <w:numPr>
          <w:ilvl w:val="0"/>
          <w:numId w:val="43"/>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2D47EB">
      <w:pPr>
        <w:pStyle w:val="ListParagraph"/>
        <w:numPr>
          <w:ilvl w:val="0"/>
          <w:numId w:val="43"/>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Bryte </w:t>
      </w:r>
      <w:commentRangeStart w:id="42"/>
      <w:r>
        <w:t>laboratory</w:t>
      </w:r>
      <w:commentRangeEnd w:id="42"/>
      <w:r w:rsidR="007F4697">
        <w:rPr>
          <w:rStyle w:val="CommentReference"/>
        </w:rPr>
        <w:commentReference w:id="42"/>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w:t>
      </w:r>
      <w:r w:rsidR="002D47EB">
        <w:lastRenderedPageBreak/>
        <w:t xml:space="preserve">to the lab. In the lab, we </w:t>
      </w:r>
      <w:r>
        <w:t>filtered</w:t>
      </w:r>
      <w:r w:rsidR="002D47EB">
        <w:t xml:space="preserve"> 500 mL of water onto a </w:t>
      </w:r>
      <w:commentRangeStart w:id="43"/>
      <w:r w:rsidR="00AD392D">
        <w:t>GF/F</w:t>
      </w:r>
      <w:r w:rsidR="002D47EB">
        <w:t xml:space="preserve"> </w:t>
      </w:r>
      <w:commentRangeEnd w:id="43"/>
      <w:r w:rsidR="00026582">
        <w:rPr>
          <w:rStyle w:val="CommentReference"/>
        </w:rPr>
        <w:commentReference w:id="43"/>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10CACB48" w14:textId="77777777" w:rsidR="003918A8" w:rsidRPr="0064488F" w:rsidRDefault="003918A8" w:rsidP="007F4697">
      <w:r w:rsidRPr="0064488F">
        <w:t xml:space="preserve">During routine open water monitoring of the Summer Townet and Fall Midwater Trawl </w:t>
      </w:r>
      <w:r>
        <w:t>s</w:t>
      </w:r>
      <w:r w:rsidRPr="0064488F">
        <w:t xml:space="preserve">urveys, </w:t>
      </w:r>
      <w:r>
        <w:t>a</w:t>
      </w:r>
      <w:r w:rsidRPr="0064488F">
        <w:rPr>
          <w:rFonts w:cs="Times New Roman"/>
        </w:rPr>
        <w:t xml:space="preserve"> beach seine </w:t>
      </w:r>
      <w:r w:rsidRPr="0064488F">
        <w:t xml:space="preserve">will </w:t>
      </w:r>
      <w:r>
        <w:t xml:space="preserve">be used to </w:t>
      </w:r>
      <w:r w:rsidRPr="0064488F">
        <w:t xml:space="preserve">concurrently sample the littoral habitat adjacent to </w:t>
      </w:r>
      <w:r>
        <w:t>existing</w:t>
      </w:r>
      <w:r w:rsidRPr="0064488F">
        <w:t xml:space="preserve"> wetlands</w:t>
      </w:r>
      <w:r>
        <w:t xml:space="preserve"> or future restoration sites</w:t>
      </w:r>
      <w:r w:rsidRPr="0064488F">
        <w:t xml:space="preserve">. </w:t>
      </w:r>
      <w:r>
        <w:t>During instances a beach seine cannot be used to sample, a lampara net will be used to sample the site.</w:t>
      </w:r>
    </w:p>
    <w:p w14:paraId="4EE5543C" w14:textId="6C39F3E3" w:rsidR="003918A8" w:rsidRDefault="003918A8" w:rsidP="007F4697">
      <w:pPr>
        <w:rPr>
          <w:rFonts w:cs="Times New Roman"/>
        </w:rPr>
      </w:pPr>
      <w:r w:rsidRPr="0064488F">
        <w:t xml:space="preserve">The </w:t>
      </w:r>
      <w:r w:rsidRPr="0064488F">
        <w:rPr>
          <w:rFonts w:cs="Times New Roman"/>
        </w:rPr>
        <w:t>beach seine measures 15</w:t>
      </w:r>
      <w:r w:rsidR="007F4697">
        <w:rPr>
          <w:rFonts w:cs="Times New Roman"/>
        </w:rPr>
        <w:t xml:space="preserve"> </w:t>
      </w:r>
      <w:r w:rsidRPr="0064488F">
        <w:rPr>
          <w:rFonts w:cs="Times New Roman"/>
        </w:rPr>
        <w:t>m long x 1.2</w:t>
      </w:r>
      <w:r w:rsidR="007F4697">
        <w:rPr>
          <w:rFonts w:cs="Times New Roman"/>
        </w:rPr>
        <w:t xml:space="preserve"> </w:t>
      </w:r>
      <w:r w:rsidRPr="0064488F">
        <w:rPr>
          <w:rFonts w:cs="Times New Roman"/>
        </w:rPr>
        <w:t>m high (3</w:t>
      </w:r>
      <w:r w:rsidR="007F4697">
        <w:rPr>
          <w:rFonts w:cs="Times New Roman"/>
        </w:rPr>
        <w:t xml:space="preserve"> </w:t>
      </w:r>
      <w:r w:rsidRPr="0064488F">
        <w:rPr>
          <w:rFonts w:cs="Times New Roman"/>
        </w:rPr>
        <w:t>mm delta square mesh)</w:t>
      </w:r>
      <w:r w:rsidRPr="0064488F">
        <w:t xml:space="preserve"> net</w:t>
      </w:r>
      <w:r>
        <w:t xml:space="preserve"> and is deployed one of two ways</w:t>
      </w:r>
      <w:r w:rsidRPr="0064488F">
        <w:rPr>
          <w:rFonts w:cs="Times New Roman"/>
        </w:rPr>
        <w:t xml:space="preserve">. </w:t>
      </w:r>
    </w:p>
    <w:p w14:paraId="4EDD5BC9" w14:textId="064E37D1" w:rsidR="003918A8" w:rsidRDefault="003918A8" w:rsidP="007F4697">
      <w:pPr>
        <w:rPr>
          <w:rFonts w:cs="Times New Roman"/>
        </w:rPr>
      </w:pPr>
      <w:r>
        <w:rPr>
          <w:rFonts w:cs="Times New Roman"/>
        </w:rPr>
        <w:t>Primary Beach Seine Deployment Method (Standard Method):</w:t>
      </w:r>
      <w:r w:rsidRPr="0064488F">
        <w:rPr>
          <w:rFonts w:cs="Times New Roman"/>
        </w:rPr>
        <w:t xml:space="preserve"> One </w:t>
      </w:r>
      <w:r w:rsidRPr="0064488F">
        <w:t xml:space="preserve">crew member </w:t>
      </w:r>
      <w:r>
        <w:t xml:space="preserve">will </w:t>
      </w:r>
      <w:r w:rsidRPr="0064488F">
        <w:rPr>
          <w:rFonts w:cs="Times New Roman"/>
        </w:rPr>
        <w:t>walk out into the water (</w:t>
      </w:r>
      <w:r w:rsidRPr="0064488F">
        <w:t>up to 1.2</w:t>
      </w:r>
      <w:r w:rsidR="007F4697">
        <w:t xml:space="preserve"> </w:t>
      </w:r>
      <w:r w:rsidRPr="0064488F">
        <w:t>m</w:t>
      </w:r>
      <w:r w:rsidRPr="0064488F">
        <w:rPr>
          <w:rFonts w:cs="Times New Roman"/>
        </w:rPr>
        <w:t xml:space="preserve"> in depth) holding one end of the net to measure the width and depth of the seine site. </w:t>
      </w:r>
      <w:r w:rsidRPr="0064488F">
        <w:t xml:space="preserve">The second crew member </w:t>
      </w:r>
      <w:r>
        <w:t xml:space="preserve">will </w:t>
      </w:r>
      <w:r w:rsidRPr="0064488F">
        <w:rPr>
          <w:rFonts w:cs="Times New Roman"/>
        </w:rPr>
        <w:t>walk</w:t>
      </w:r>
      <w:r w:rsidRPr="0064488F">
        <w:t xml:space="preserve"> to the </w:t>
      </w:r>
      <w:r w:rsidRPr="0064488F">
        <w:rPr>
          <w:rFonts w:cs="Times New Roman"/>
        </w:rPr>
        <w:t xml:space="preserve">first </w:t>
      </w:r>
      <w:r w:rsidRPr="0064488F">
        <w:t xml:space="preserve">crew member </w:t>
      </w:r>
      <w:r w:rsidRPr="0064488F">
        <w:rPr>
          <w:rFonts w:cs="Times New Roman"/>
        </w:rPr>
        <w:t>and place their seine pole where depth was recorded.</w:t>
      </w:r>
      <w:r w:rsidRPr="0064488F">
        <w:t xml:space="preserve"> The first crew member </w:t>
      </w:r>
      <w:r>
        <w:t xml:space="preserve">will </w:t>
      </w:r>
      <w:r w:rsidRPr="0064488F">
        <w:rPr>
          <w:rFonts w:cs="Times New Roman"/>
        </w:rPr>
        <w:t>walk</w:t>
      </w:r>
      <w:r w:rsidRPr="0064488F">
        <w:t xml:space="preserve"> parallel to the </w:t>
      </w:r>
      <w:r w:rsidRPr="0064488F">
        <w:rPr>
          <w:rFonts w:cs="Times New Roman"/>
        </w:rPr>
        <w:t>length of the shore and note seine length and site depth.</w:t>
      </w:r>
      <w:r w:rsidRPr="0064488F">
        <w:t xml:space="preserve"> Both crew members </w:t>
      </w:r>
      <w:r>
        <w:t xml:space="preserve">will </w:t>
      </w:r>
      <w:r w:rsidRPr="0064488F">
        <w:rPr>
          <w:rFonts w:cs="Times New Roman"/>
        </w:rPr>
        <w:t xml:space="preserve">haul the beach seine up on the shore, leaving the cod end bag in the water. The crew </w:t>
      </w:r>
      <w:r>
        <w:rPr>
          <w:rFonts w:cs="Times New Roman"/>
        </w:rPr>
        <w:t xml:space="preserve">will </w:t>
      </w:r>
      <w:r w:rsidRPr="0064488F">
        <w:rPr>
          <w:rFonts w:cs="Times New Roman"/>
        </w:rPr>
        <w:t xml:space="preserve">fill a tub with water and place the cod end bag in the tub along with any fish </w:t>
      </w:r>
      <w:r w:rsidRPr="0064488F">
        <w:t xml:space="preserve">caught </w:t>
      </w:r>
      <w:r w:rsidRPr="0064488F">
        <w:rPr>
          <w:rFonts w:cs="Times New Roman"/>
        </w:rPr>
        <w:t>in the “wings” of the seine.</w:t>
      </w:r>
    </w:p>
    <w:p w14:paraId="1D170DA1" w14:textId="77777777" w:rsidR="003918A8" w:rsidRPr="0064488F" w:rsidRDefault="003918A8" w:rsidP="007F4697">
      <w:pPr>
        <w:rPr>
          <w:rFonts w:cs="Times New Roman"/>
        </w:rPr>
      </w:pPr>
      <w:r>
        <w:rPr>
          <w:rFonts w:cs="Times New Roman"/>
        </w:rPr>
        <w:t>Secondary Beach Seine Deployment Method (“Drag and Drop” Method): There are instances where the sampling substrate is composed of ankle high soft mud and difficult/unsafe to walk on. During these instances, a boat will help deploy the net. The boat will drive to one side of the sampling beach area. Both crew members and the beach seine will get off the boat and onto shore. A line will be wrapped around the middle of the beach seine and tied to the bow of the boat. Both Crew members will each grab one side of the beach seine close to where the net is tied. The boat will slowly back up and the crewmembers will keep the net taught to prevent the net from touching the surface of the water. Once crewmembers reach the end of their wing, the boat will remove the tie around the middle of the beach seine and drop it into the water.</w:t>
      </w:r>
      <w:r w:rsidRPr="0064488F">
        <w:t xml:space="preserve"> Both crew members </w:t>
      </w:r>
      <w:r>
        <w:t xml:space="preserve">will </w:t>
      </w:r>
      <w:r w:rsidRPr="0064488F">
        <w:rPr>
          <w:rFonts w:cs="Times New Roman"/>
        </w:rPr>
        <w:t xml:space="preserve">haul the beach seine up on the shore, leaving the cod end bag in the water. The crew </w:t>
      </w:r>
      <w:r>
        <w:rPr>
          <w:rFonts w:cs="Times New Roman"/>
        </w:rPr>
        <w:t xml:space="preserve">will </w:t>
      </w:r>
      <w:r w:rsidRPr="0064488F">
        <w:rPr>
          <w:rFonts w:cs="Times New Roman"/>
        </w:rPr>
        <w:t xml:space="preserve">fill a tub with water and place the cod end bag in the tub along with any fish </w:t>
      </w:r>
      <w:r w:rsidRPr="0064488F">
        <w:t xml:space="preserve">caught </w:t>
      </w:r>
      <w:r w:rsidRPr="0064488F">
        <w:rPr>
          <w:rFonts w:cs="Times New Roman"/>
        </w:rPr>
        <w:t>in the “wings” of the seine.</w:t>
      </w:r>
    </w:p>
    <w:p w14:paraId="1872AAA3" w14:textId="77777777" w:rsidR="003918A8" w:rsidRPr="0064488F" w:rsidRDefault="003918A8" w:rsidP="007F4697">
      <w:r>
        <w:t>Lampara net sampling will occur i</w:t>
      </w:r>
      <w:r w:rsidRPr="0064488F">
        <w:rPr>
          <w:rFonts w:cs="Times New Roman"/>
        </w:rPr>
        <w:t>f no beach is present</w:t>
      </w:r>
      <w:r>
        <w:rPr>
          <w:rFonts w:cs="Times New Roman"/>
        </w:rPr>
        <w:t xml:space="preserve"> in shallow habitat (&lt; 3m). </w:t>
      </w:r>
      <w:r w:rsidRPr="0064488F">
        <w:rPr>
          <w:rFonts w:cs="Times New Roman"/>
        </w:rPr>
        <w:t>The vessel will deploy one side of the gear that is attached to an empty anchor bag (the bag fills with water) and buoy. The net will be deployed in a circular fashion around the site (much like a purse seine). The anchor bag will be brought back onboard and both sides of the net will be retrieved back onboard. The crew will fill a tub with water and place the cod end bag in the tub along with any fish caught in the “wings” of the lampara net</w:t>
      </w:r>
      <w:r w:rsidRPr="0064488F">
        <w:t xml:space="preserve">. </w:t>
      </w:r>
    </w:p>
    <w:p w14:paraId="0208FE32" w14:textId="77777777" w:rsidR="003918A8" w:rsidRPr="00674BAC" w:rsidRDefault="003918A8" w:rsidP="007F4697">
      <w:pPr>
        <w:rPr>
          <w:rFonts w:cs="Times New Roman"/>
        </w:rPr>
      </w:pPr>
      <w:r w:rsidRPr="0064488F">
        <w:t>All ESA</w:t>
      </w:r>
      <w:r>
        <w:t>-listed</w:t>
      </w:r>
      <w:r w:rsidRPr="0064488F">
        <w:t xml:space="preserve"> fish will be measured</w:t>
      </w:r>
      <w:r>
        <w:t xml:space="preserve"> to nearest fork length millimeter (mm)</w:t>
      </w:r>
      <w:r w:rsidRPr="0064488F">
        <w:t xml:space="preserve">. </w:t>
      </w:r>
      <w:r>
        <w:t xml:space="preserve">For all other </w:t>
      </w:r>
      <w:r w:rsidRPr="0064488F">
        <w:t xml:space="preserve">fish </w:t>
      </w:r>
      <w:r>
        <w:t>spe</w:t>
      </w:r>
      <w:r w:rsidRPr="0064488F">
        <w:t>cies</w:t>
      </w:r>
      <w:r>
        <w:t xml:space="preserve">, 30 fish </w:t>
      </w:r>
      <w:r w:rsidRPr="0064488F">
        <w:t>will be measured</w:t>
      </w:r>
      <w:r>
        <w:t xml:space="preserve"> to the nearest fork length mm and</w:t>
      </w:r>
      <w:r w:rsidRPr="0064488F">
        <w:t xml:space="preserve"> all remaining fish will be </w:t>
      </w:r>
      <w:r>
        <w:t>counted</w:t>
      </w:r>
      <w:r w:rsidRPr="0064488F">
        <w:t>.</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18FD5C3F" w:rsidR="00FF27B7" w:rsidRPr="00EA4EB4" w:rsidRDefault="00026582" w:rsidP="00026582">
      <w:pPr>
        <w:pStyle w:val="Caption"/>
        <w:rPr>
          <w:rFonts w:cs="Times New Roman"/>
        </w:rPr>
      </w:pPr>
      <w:r>
        <w:t xml:space="preserve">Figure </w:t>
      </w:r>
      <w:fldSimple w:instr=" SEQ Figure \* ARABIC ">
        <w:r>
          <w:rPr>
            <w:noProof/>
          </w:rPr>
          <w:t>7</w:t>
        </w:r>
      </w:fldSimple>
      <w:r>
        <w:t>.</w:t>
      </w:r>
      <w:r w:rsidRPr="00026582">
        <w:rPr>
          <w:rFonts w:cs="Times New Roman"/>
        </w:rPr>
        <w:t xml:space="preserve"> </w:t>
      </w:r>
      <w:r w:rsidRPr="00EA4EB4">
        <w:rPr>
          <w:rFonts w:cs="Times New Roman"/>
        </w:rPr>
        <w:t>Zooplankton sampling stations. We will take zooplankton macroinvertebrates, and nutrients samples from shallow wetland habitats (green stars) in proximity to established 20mm sampling sites (pink Xs), established FMWT zooplankton sites (orange shrimp), and EMP sites (blue triangles).</w:t>
      </w:r>
    </w:p>
    <w:p w14:paraId="56EB50C7" w14:textId="56B29692" w:rsidR="00026582" w:rsidRDefault="00026582" w:rsidP="00026582">
      <w:pPr>
        <w:pStyle w:val="Caption"/>
        <w:keepNext/>
      </w:pPr>
      <w:r>
        <w:t xml:space="preserve">Table </w:t>
      </w:r>
      <w:fldSimple w:instr=" SEQ Table \* ARABIC ">
        <w:r>
          <w:rPr>
            <w:noProof/>
          </w:rPr>
          <w:t>6</w:t>
        </w:r>
      </w:fldSimple>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44" w:name="_Toc536509190"/>
      <w:r w:rsidRPr="006C4891">
        <w:t>Lab methods</w:t>
      </w:r>
      <w:bookmarkEnd w:id="44"/>
    </w:p>
    <w:p w14:paraId="2DC7844B" w14:textId="77777777" w:rsidR="00FF27B7" w:rsidRPr="00EA4EB4" w:rsidRDefault="00FF27B7" w:rsidP="007F4697">
      <w:r w:rsidRPr="00EA4EB4">
        <w:t>Zooplankton will be processed using the same methods as IEP’s 20mm Survey. In brief:</w:t>
      </w:r>
    </w:p>
    <w:p w14:paraId="5A2B0C0F" w14:textId="2F6688B6" w:rsidR="00FF27B7" w:rsidRPr="00EA4EB4" w:rsidRDefault="00FF27B7" w:rsidP="007F4697">
      <w:r w:rsidRPr="00EA4EB4">
        <w:t xml:space="preserve">All samples will be filtered and washed in a 150 </w:t>
      </w:r>
      <w:r w:rsidRPr="00EA4EB4">
        <w:sym w:font="Symbol" w:char="F06D"/>
      </w:r>
      <w:r w:rsidRPr="00EA4EB4">
        <w:t xml:space="preserve">m mesh sieve. Filtered zooplankton will be diluted to a set volume depending on the concentration of zooplankton and/or detritus. 1mL subsamples will be placed on a Sedgewick-Rafter cell glass slide. All organisms will be identified to the taxonomic resolution identified in Table 2. At least 5 slides, but no more than 20 slides will be processed for each sample, targeting </w:t>
      </w:r>
      <w:r w:rsidR="00026582">
        <w:t>400 organisms</w:t>
      </w:r>
      <w:r w:rsidRPr="00EA4EB4">
        <w:t xml:space="preserve">. This subsample will then be extrapolated to calculate the total number of organisms in the sample in individuals per </w:t>
      </w:r>
      <w:r w:rsidR="00026582">
        <w:t>cubic meter of water sampled</w:t>
      </w:r>
      <w:r w:rsidRPr="00EA4EB4">
        <w:t xml:space="preserve">. </w:t>
      </w:r>
    </w:p>
    <w:p w14:paraId="407A7AFC" w14:textId="77777777" w:rsidR="00FF27B7" w:rsidRPr="00EA4EB4" w:rsidRDefault="00FF27B7" w:rsidP="007F4697">
      <w:r w:rsidRPr="00EA4EB4">
        <w:t>All samples will be processed by a trained Senior Laboratory Assistant (SLA). A subset of samples will ha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4AC89B3A" w:rsidR="00FF27B7" w:rsidRPr="00EA4EB4" w:rsidRDefault="005B346D" w:rsidP="007F4697">
      <w:r w:rsidRPr="00520FA9">
        <w:t>Nutrient samples</w:t>
      </w:r>
      <w:r w:rsidRPr="006C4891">
        <w:rPr>
          <w:rFonts w:eastAsia="Calibri"/>
          <w:u w:color="000000"/>
        </w:rPr>
        <w:t xml:space="preserve"> are processed at DWR’s Bryte laboratory using standard methods (http://www.water.ca.gov/bdma/meta/discrete.cfm).</w:t>
      </w:r>
    </w:p>
    <w:p w14:paraId="3F7EC628" w14:textId="77777777" w:rsidR="00FF27B7" w:rsidRPr="006C4891" w:rsidRDefault="00FF27B7" w:rsidP="00463B5C">
      <w:pPr>
        <w:pStyle w:val="Heading3"/>
      </w:pPr>
      <w:bookmarkStart w:id="45" w:name="_Toc536509191"/>
      <w:r w:rsidRPr="006C4891">
        <w:t>Analysis</w:t>
      </w:r>
      <w:bookmarkEnd w:id="45"/>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7777777" w:rsidR="00FF27B7" w:rsidRPr="00471D53" w:rsidRDefault="00FF27B7" w:rsidP="007F4697">
      <w:r w:rsidRPr="00EA4EB4">
        <w:t>To answer question 1 on spatial variability, we will compare CPUE and BPUE from samples</w:t>
      </w:r>
      <w:r>
        <w:t xml:space="preserve"> collected </w:t>
      </w:r>
      <w:r w:rsidRPr="00471D53">
        <w:t xml:space="preserve">across habitat types and over the salinity gradient using generalized linear models (GLMs), with predictor variables listed in Table </w:t>
      </w:r>
      <w:r>
        <w:t>6</w:t>
      </w:r>
      <w:r w:rsidRPr="00471D53">
        <w:t>. We will test the fit of all possible models and their first-order interactions using AICc (Anderson et al. 2000, Gotelli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w:t>
      </w:r>
      <w:r w:rsidRPr="006C4891">
        <w:lastRenderedPageBreak/>
        <w:t xml:space="preserve">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6EC2A7D4" w14:textId="77777777" w:rsidR="00FF27B7" w:rsidRPr="006C4891" w:rsidRDefault="00FF27B7" w:rsidP="007F4697">
      <w:r w:rsidRPr="00EA4EB4">
        <w:rPr>
          <w:b/>
        </w:rPr>
        <w:t>Table 6.</w:t>
      </w:r>
      <w:r w:rsidRPr="00EA4EB4">
        <w:t xml:space="preserve"> Potential p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6" w:name="_Toc536509192"/>
      <w:r>
        <w:t>Results</w:t>
      </w:r>
      <w:bookmarkEnd w:id="46"/>
    </w:p>
    <w:p w14:paraId="73D36F30" w14:textId="7F321522" w:rsidR="00463B5C" w:rsidRPr="00471D53" w:rsidRDefault="00463B5C" w:rsidP="00463B5C">
      <w:pPr>
        <w:pStyle w:val="Heading2"/>
      </w:pPr>
      <w:bookmarkStart w:id="47" w:name="_Toc536509193"/>
      <w:r>
        <w:t>Discussion</w:t>
      </w:r>
      <w:bookmarkEnd w:id="47"/>
    </w:p>
    <w:p w14:paraId="10B3E6FC" w14:textId="72E4A0BB" w:rsidR="00A27634" w:rsidRPr="007F0AF7" w:rsidRDefault="00A27634" w:rsidP="001A4BBD">
      <w:pPr>
        <w:pStyle w:val="Heading1"/>
        <w:rPr>
          <w:rFonts w:ascii="Times New Roman" w:hAnsi="Times New Roman" w:cs="Times New Roman"/>
        </w:rPr>
      </w:pPr>
      <w:bookmarkStart w:id="48"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0"/>
      <w:bookmarkEnd w:id="11"/>
      <w:r w:rsidR="003918A8">
        <w:rPr>
          <w:rFonts w:ascii="Times New Roman" w:hAnsi="Times New Roman" w:cs="Times New Roman"/>
        </w:rPr>
        <w:t>Methods Development</w:t>
      </w:r>
      <w:bookmarkEnd w:id="48"/>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49" w:name="_Toc536509195"/>
      <w:r>
        <w:t>Introduction</w:t>
      </w:r>
      <w:bookmarkEnd w:id="49"/>
    </w:p>
    <w:p w14:paraId="76FDEBDF" w14:textId="523392A3" w:rsidR="003918A8" w:rsidRDefault="003918A8" w:rsidP="003918A8">
      <w:pPr>
        <w:pStyle w:val="Heading3"/>
      </w:pPr>
      <w:bookmarkStart w:id="50" w:name="_Toc536509196"/>
      <w:r>
        <w:t>ARIS Sonar</w:t>
      </w:r>
      <w:bookmarkEnd w:id="50"/>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w:t>
      </w:r>
      <w:r>
        <w:rPr>
          <w:rFonts w:ascii="Times New Roman" w:hAnsi="Times New Roman"/>
          <w:sz w:val="24"/>
        </w:rPr>
        <w:lastRenderedPageBreak/>
        <w:t>gill net and then do a u-turn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particular biases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51" w:name="_Toc536509197"/>
      <w:r>
        <w:rPr>
          <w:lang w:val="it-IT"/>
        </w:rPr>
        <w:t>SAV methods devlopment</w:t>
      </w:r>
      <w:bookmarkEnd w:id="51"/>
    </w:p>
    <w:p w14:paraId="510B60A2" w14:textId="77777777" w:rsidR="00E170EA" w:rsidRDefault="00A27634" w:rsidP="001A4BBD">
      <w:pPr>
        <w:pStyle w:val="Heading2"/>
        <w:rPr>
          <w:rFonts w:ascii="Times New Roman" w:hAnsi="Times New Roman" w:cs="Times New Roman"/>
          <w:sz w:val="24"/>
          <w:szCs w:val="24"/>
        </w:rPr>
      </w:pPr>
      <w:bookmarkStart w:id="52" w:name="_Toc536509198"/>
      <w:bookmarkStart w:id="53" w:name="_Toc415212243"/>
      <w:bookmarkStart w:id="54" w:name="_Toc433352591"/>
      <w:r w:rsidRPr="0025504B">
        <w:rPr>
          <w:rFonts w:ascii="Times New Roman" w:hAnsi="Times New Roman" w:cs="Times New Roman"/>
          <w:sz w:val="24"/>
          <w:szCs w:val="24"/>
        </w:rPr>
        <w:t>Methods</w:t>
      </w:r>
      <w:bookmarkEnd w:id="52"/>
    </w:p>
    <w:p w14:paraId="3C870436" w14:textId="77777777" w:rsidR="00A27634" w:rsidRPr="00E170EA" w:rsidRDefault="00A27634" w:rsidP="00E170EA">
      <w:pPr>
        <w:pStyle w:val="Heading3"/>
        <w:rPr>
          <w:sz w:val="24"/>
        </w:rPr>
      </w:pPr>
      <w:bookmarkStart w:id="55" w:name="_Toc536509199"/>
      <w:r w:rsidRPr="00E170EA">
        <w:rPr>
          <w:sz w:val="24"/>
        </w:rPr>
        <w:t>Location and Timing</w:t>
      </w:r>
      <w:bookmarkEnd w:id="53"/>
      <w:bookmarkEnd w:id="54"/>
      <w:bookmarkEnd w:id="55"/>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r w:rsidR="00665B97">
        <w:rPr>
          <w:rFonts w:ascii="Times New Roman" w:hAnsi="Times New Roman"/>
          <w:sz w:val="24"/>
        </w:rPr>
        <w:t xml:space="preserve">Ryer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8F21F58" wp14:editId="077DD4EC">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026900" w:rsidRDefault="00026900"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026900" w:rsidRDefault="00026900"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026900" w:rsidRDefault="00026900"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026900" w:rsidRDefault="00026900"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5" style="position:absolute;margin-left:-27.2pt;margin-top:-14.65pt;width:510pt;height:306.6pt;z-index:251665408;mso-position-horizontal-relative:text;mso-position-vertical-relative:text;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">
                <v:group id="Group 12" o:spid="_x0000_s1036"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7"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9" o:title="Fish Station Map"/>
                    <v:path arrowok="t"/>
                  </v:shape>
                  <v:shape id="Freeform 14" o:spid="_x0000_s1038"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9"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0"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41"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42"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43"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44"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5"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6"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7"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026900" w:rsidRDefault="00026900"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8"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026900" w:rsidRDefault="00026900"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9"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026900" w:rsidRDefault="00026900"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50"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026900" w:rsidRDefault="00026900"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51"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52"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53"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54"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5"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6"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7"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8"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9"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60"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61"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830515"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lastRenderedPageBreak/>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electrofisher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oat Electrofisher</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6" w:name="_Toc433352592"/>
      <w:bookmarkStart w:id="57" w:name="_Toc536509200"/>
      <w:r w:rsidRPr="00E170EA">
        <w:rPr>
          <w:sz w:val="24"/>
        </w:rPr>
        <w:t>Description of Sampling Methods</w:t>
      </w:r>
      <w:bookmarkEnd w:id="56"/>
      <w:bookmarkEnd w:id="57"/>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include</w:t>
      </w:r>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58" w:name="_Toc536509201"/>
      <w:r w:rsidRPr="0064488F">
        <w:t xml:space="preserve">ARIS Evaluation </w:t>
      </w:r>
      <w:r w:rsidR="00674BAC">
        <w:t>o</w:t>
      </w:r>
      <w:r w:rsidRPr="0064488F">
        <w:t>f Boat Electrofisher and Gill Net</w:t>
      </w:r>
      <w:bookmarkEnd w:id="58"/>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the site will be electrofished.</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electrofisher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w:t>
      </w:r>
      <w:r w:rsidRPr="0064488F">
        <w:rPr>
          <w:rFonts w:ascii="Times New Roman" w:hAnsi="Times New Roman"/>
          <w:sz w:val="24"/>
          <w:szCs w:val="24"/>
        </w:rPr>
        <w:lastRenderedPageBreak/>
        <w:t>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59" w:name="_Toc536509202"/>
      <w:r>
        <w:t>SAV survey techniques</w:t>
      </w:r>
      <w:bookmarkEnd w:id="59"/>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60" w:name="_Toc415212245"/>
      <w:bookmarkStart w:id="61" w:name="_Toc433352594"/>
      <w:bookmarkStart w:id="62" w:name="_Toc536509203"/>
      <w:r w:rsidRPr="00E170EA">
        <w:t>Analysis</w:t>
      </w:r>
      <w:bookmarkEnd w:id="60"/>
      <w:bookmarkEnd w:id="61"/>
      <w:bookmarkEnd w:id="62"/>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townet,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63" w:name="_Toc536509204"/>
      <w:r>
        <w:t>Results</w:t>
      </w:r>
      <w:bookmarkEnd w:id="63"/>
    </w:p>
    <w:p w14:paraId="782F5988" w14:textId="3512460B" w:rsidR="00AE09A7" w:rsidRDefault="00AE09A7" w:rsidP="00AE09A7">
      <w:pPr>
        <w:pStyle w:val="Heading2"/>
      </w:pPr>
      <w:bookmarkStart w:id="64" w:name="_Toc536509205"/>
      <w:r>
        <w:t>Discussion</w:t>
      </w:r>
      <w:bookmarkEnd w:id="64"/>
    </w:p>
    <w:p w14:paraId="728B4357" w14:textId="03AE2802" w:rsidR="00C0435E" w:rsidRDefault="00C0435E" w:rsidP="003918A8">
      <w:r>
        <w:t xml:space="preserve">Chapter </w:t>
      </w:r>
      <w:r w:rsidR="003918A8">
        <w:t>4</w:t>
      </w:r>
      <w:r>
        <w:t>: Submerged Aquatic Vegetation</w:t>
      </w:r>
    </w:p>
    <w:p w14:paraId="1F608E97" w14:textId="77777777" w:rsidR="00C0435E" w:rsidRDefault="00C0435E" w:rsidP="00C0435E">
      <w:r>
        <w:t>Contact: Daniel Ellis</w:t>
      </w:r>
    </w:p>
    <w:p w14:paraId="564B0947" w14:textId="77777777" w:rsidR="00C0435E" w:rsidRDefault="00C0435E" w:rsidP="00C0435E">
      <w:r>
        <w:t>1 Feb 2018</w:t>
      </w:r>
    </w:p>
    <w:p w14:paraId="17AFBB24" w14:textId="77777777" w:rsidR="00C0435E" w:rsidRDefault="00C0435E" w:rsidP="00C0435E">
      <w:pPr>
        <w:rPr>
          <w:ins w:id="65" w:author="Ellis, Daniel@Wildlife" w:date="2018-02-01T08:53:00Z"/>
        </w:rPr>
      </w:pPr>
    </w:p>
    <w:p w14:paraId="4BAB1F75" w14:textId="77777777" w:rsidR="00C0435E" w:rsidRPr="00FE6984" w:rsidRDefault="00C0435E" w:rsidP="00C0435E">
      <w:pPr>
        <w:rPr>
          <w:color w:val="FF0000"/>
        </w:rPr>
      </w:pPr>
      <w:r w:rsidRPr="00FE6984">
        <w:rPr>
          <w:color w:val="FF0000"/>
        </w:rPr>
        <w:t xml:space="preserve">Adjustments: </w:t>
      </w:r>
    </w:p>
    <w:p w14:paraId="7EE29B00" w14:textId="77777777" w:rsidR="00C0435E" w:rsidRPr="00FE6984" w:rsidRDefault="00C0435E" w:rsidP="00C0435E">
      <w:pPr>
        <w:rPr>
          <w:color w:val="FF0000"/>
        </w:rPr>
      </w:pPr>
      <w:r w:rsidRPr="00FE6984">
        <w:rPr>
          <w:color w:val="FF0000"/>
        </w:rPr>
        <w:t>SAV mapping using a sonar is limited by the boat</w:t>
      </w:r>
      <w:ins w:id="66" w:author="Ellis, Daniel@Wildlife" w:date="2018-02-01T08:58:00Z">
        <w:r>
          <w:rPr>
            <w:color w:val="FF0000"/>
          </w:rPr>
          <w:t>’</w:t>
        </w:r>
      </w:ins>
      <w:r w:rsidRPr="00FE6984">
        <w:rPr>
          <w:color w:val="FF0000"/>
        </w:rPr>
        <w:t xml:space="preserve">s ability to drive safely above the SAV. In channels, SAV is often found along the banks, where water is shallower and flow slower. This is also an area that is covered by floating vegetation. That vegetation, along with the narrow sonar beam in shallow depths, makes sonar mapping of those areas nearly impossible (for example: interior channels of Browns and Winter). For these reasons: sonar mapping at sites with such channels will not be conducted near the banks. The sonar will be utilized while travelling up the </w:t>
      </w:r>
      <w:r>
        <w:rPr>
          <w:color w:val="FF0000"/>
        </w:rPr>
        <w:t xml:space="preserve">main </w:t>
      </w:r>
      <w:r w:rsidRPr="00FE6984">
        <w:rPr>
          <w:color w:val="FF0000"/>
        </w:rPr>
        <w:t>channels primarily to capture the presumed absence of SAV in</w:t>
      </w:r>
      <w:r>
        <w:rPr>
          <w:color w:val="FF0000"/>
        </w:rPr>
        <w:t xml:space="preserve"> those</w:t>
      </w:r>
      <w:r w:rsidRPr="00FE6984">
        <w:rPr>
          <w:color w:val="FF0000"/>
        </w:rPr>
        <w:t xml:space="preserve"> channels. Assessments of SAV at sites across the delta will be compared using the methods laid out in #1. SAV mapping will be an auxiliary tool but not the primary tool. </w:t>
      </w:r>
    </w:p>
    <w:p w14:paraId="5661447D" w14:textId="77777777" w:rsidR="00C0435E" w:rsidRDefault="00C0435E" w:rsidP="00C0435E"/>
    <w:p w14:paraId="6C8D420E" w14:textId="77777777" w:rsidR="00C0435E" w:rsidRDefault="00C0435E" w:rsidP="00C0435E">
      <w:pPr>
        <w:spacing w:after="0" w:line="240" w:lineRule="auto"/>
      </w:pPr>
      <w:r w:rsidRPr="00CC3B79">
        <w:rPr>
          <w:b/>
        </w:rPr>
        <w:t>Note</w:t>
      </w:r>
      <w:r>
        <w:rPr>
          <w:b/>
        </w:rPr>
        <w:t>s</w:t>
      </w:r>
      <w:r w:rsidRPr="00CC3B79">
        <w:rPr>
          <w:b/>
        </w:rPr>
        <w:t>:</w:t>
      </w:r>
      <w:r>
        <w:t xml:space="preserve"> </w:t>
      </w:r>
    </w:p>
    <w:p w14:paraId="022BFA57" w14:textId="77777777" w:rsidR="00C0435E" w:rsidRPr="00D15D8A" w:rsidRDefault="00C0435E" w:rsidP="00C0435E">
      <w:pPr>
        <w:pStyle w:val="ListParagraph"/>
        <w:numPr>
          <w:ilvl w:val="0"/>
          <w:numId w:val="18"/>
        </w:numPr>
        <w:ind w:left="0" w:firstLine="360"/>
      </w:pPr>
      <w:r>
        <w:lastRenderedPageBreak/>
        <w:t>Many more hypothese</w:t>
      </w:r>
      <w:r w:rsidRPr="00D15D8A">
        <w:t>s can be proposed for the long-term. The following hypotheses focus on SAV and invertebrates. Fish</w:t>
      </w:r>
      <w:r>
        <w:t xml:space="preserve"> </w:t>
      </w:r>
      <w:r w:rsidRPr="00D15D8A">
        <w:t>have not been addressed yet here</w:t>
      </w:r>
      <w:r>
        <w:t xml:space="preserve"> </w:t>
      </w:r>
      <w:r>
        <w:sym w:font="Wingdings" w:char="F04C"/>
      </w:r>
      <w:r>
        <w:t xml:space="preserve"> </w:t>
      </w:r>
      <w:r w:rsidRPr="00D15D8A">
        <w:t xml:space="preserve">. </w:t>
      </w:r>
    </w:p>
    <w:p w14:paraId="6C2F9AC5" w14:textId="77777777" w:rsidR="00C0435E" w:rsidRPr="00D15D8A" w:rsidRDefault="00C0435E" w:rsidP="00C0435E">
      <w:pPr>
        <w:pStyle w:val="ListParagraph"/>
        <w:numPr>
          <w:ilvl w:val="0"/>
          <w:numId w:val="18"/>
        </w:numPr>
        <w:ind w:left="0" w:firstLine="360"/>
      </w:pPr>
      <w:r w:rsidRPr="00D15D8A">
        <w:t>Questions 1 thru 4 utilize the same methodology. Questions 5 and 6 have unique methods.</w:t>
      </w:r>
    </w:p>
    <w:p w14:paraId="79515620" w14:textId="77777777" w:rsidR="00C0435E" w:rsidRDefault="00C0435E" w:rsidP="00C0435E">
      <w:pPr>
        <w:pStyle w:val="ListParagraph"/>
        <w:ind w:left="1800"/>
      </w:pPr>
    </w:p>
    <w:p w14:paraId="40620362" w14:textId="77777777" w:rsidR="00C0435E" w:rsidRDefault="00C0435E" w:rsidP="00C0435E"/>
    <w:p w14:paraId="0B28A6E3" w14:textId="77777777" w:rsidR="00C0435E" w:rsidRPr="00C5590D" w:rsidRDefault="00C0435E" w:rsidP="00C0435E">
      <w:r>
        <w:rPr>
          <w:b/>
        </w:rPr>
        <w:t>Major SAV questions:</w:t>
      </w:r>
    </w:p>
    <w:p w14:paraId="3197159A" w14:textId="77777777" w:rsidR="00C0435E" w:rsidRPr="00F04224" w:rsidRDefault="00C0435E" w:rsidP="00C0435E">
      <w:pPr>
        <w:pStyle w:val="ListParagraph"/>
        <w:numPr>
          <w:ilvl w:val="0"/>
          <w:numId w:val="11"/>
        </w:numPr>
        <w:rPr>
          <w:b/>
          <w:color w:val="7030A0"/>
        </w:rPr>
      </w:pPr>
      <w:r w:rsidRPr="00F04224">
        <w:rPr>
          <w:b/>
          <w:color w:val="7030A0"/>
        </w:rPr>
        <w:t>What is the natural variability in SAV cover, composition, and turnover at intertidal wetland sites around the delta</w:t>
      </w:r>
      <w:r>
        <w:rPr>
          <w:b/>
          <w:color w:val="7030A0"/>
        </w:rPr>
        <w:t xml:space="preserve"> (site-level)</w:t>
      </w:r>
      <w:r w:rsidRPr="00F04224">
        <w:rPr>
          <w:b/>
          <w:color w:val="7030A0"/>
        </w:rPr>
        <w:t>?</w:t>
      </w:r>
    </w:p>
    <w:p w14:paraId="0C248532" w14:textId="77777777" w:rsidR="00C0435E" w:rsidRDefault="00C0435E" w:rsidP="00C0435E">
      <w:pPr>
        <w:pStyle w:val="ListParagraph"/>
      </w:pPr>
      <w:r w:rsidRPr="00C5590D">
        <w:rPr>
          <w:b/>
        </w:rPr>
        <w:t>Rationale:</w:t>
      </w:r>
      <w:r>
        <w:t xml:space="preserve"> In order to contextualize transformations of habitats at wetland restoration sites it will be imperative to understand the landscape-level factors that control large-scale trends in SAV cover and composition. This question will require multiple years of study.</w:t>
      </w:r>
    </w:p>
    <w:p w14:paraId="7016973E" w14:textId="77777777" w:rsidR="00C0435E" w:rsidRDefault="00C0435E" w:rsidP="00C0435E">
      <w:pPr>
        <w:pStyle w:val="ListParagraph"/>
        <w:ind w:firstLine="720"/>
        <w:rPr>
          <w:b/>
        </w:rPr>
      </w:pPr>
      <w:r>
        <w:rPr>
          <w:b/>
        </w:rPr>
        <w:t>Hypotheses:</w:t>
      </w:r>
    </w:p>
    <w:p w14:paraId="2DB51BB0" w14:textId="77777777" w:rsidR="00C0435E" w:rsidRDefault="00C0435E" w:rsidP="00C0435E">
      <w:pPr>
        <w:pStyle w:val="ListParagraph"/>
        <w:numPr>
          <w:ilvl w:val="0"/>
          <w:numId w:val="19"/>
        </w:numPr>
      </w:pPr>
      <w:r>
        <w:t>Natural patterns of SAV cover, composition, and turnover will vary with local and landscape-level factors. After years of data collection, sufficient data should allow for the uncovering of the most important parameters that control SAV.</w:t>
      </w:r>
    </w:p>
    <w:p w14:paraId="17F3F3A6" w14:textId="77777777" w:rsidR="00C0435E" w:rsidRPr="00594AFC" w:rsidRDefault="00C0435E" w:rsidP="00C0435E">
      <w:pPr>
        <w:ind w:left="1440"/>
        <w:rPr>
          <w:b/>
        </w:rPr>
      </w:pPr>
      <w:r w:rsidRPr="00594AFC">
        <w:rPr>
          <w:b/>
        </w:rPr>
        <w:t>Methods</w:t>
      </w:r>
      <w:r>
        <w:rPr>
          <w:b/>
        </w:rPr>
        <w:t xml:space="preserve"> (SAV Mapping)</w:t>
      </w:r>
      <w:r w:rsidRPr="00594AFC">
        <w:rPr>
          <w:b/>
        </w:rPr>
        <w:t>:</w:t>
      </w:r>
    </w:p>
    <w:p w14:paraId="04D6F070" w14:textId="77777777" w:rsidR="00C0435E" w:rsidRPr="00594AFC" w:rsidRDefault="00C0435E" w:rsidP="00C0435E">
      <w:pPr>
        <w:pStyle w:val="ListParagraph"/>
        <w:numPr>
          <w:ilvl w:val="0"/>
          <w:numId w:val="23"/>
        </w:numPr>
        <w:rPr>
          <w:b/>
        </w:rPr>
      </w:pPr>
      <w:r w:rsidRPr="00594AFC">
        <w:rPr>
          <w:b/>
        </w:rPr>
        <w:t>Pre-field work</w:t>
      </w:r>
    </w:p>
    <w:p w14:paraId="44D2B6F4" w14:textId="77777777" w:rsidR="00C0435E" w:rsidRPr="00594AFC" w:rsidRDefault="00C0435E" w:rsidP="00C0435E">
      <w:pPr>
        <w:spacing w:after="0" w:line="240" w:lineRule="auto"/>
        <w:ind w:left="1800"/>
        <w:rPr>
          <w:b/>
        </w:rPr>
      </w:pPr>
      <w:r w:rsidRPr="00594AFC">
        <w:rPr>
          <w:b/>
        </w:rPr>
        <w:t xml:space="preserve">Site selection: </w:t>
      </w:r>
    </w:p>
    <w:p w14:paraId="62C1864E" w14:textId="77777777" w:rsidR="00C0435E" w:rsidRPr="004724B2" w:rsidRDefault="00C0435E" w:rsidP="00C0435E">
      <w:pPr>
        <w:pStyle w:val="ListParagraph"/>
        <w:numPr>
          <w:ilvl w:val="0"/>
          <w:numId w:val="27"/>
        </w:numPr>
        <w:spacing w:after="0"/>
        <w:ind w:left="1800" w:firstLine="0"/>
        <w:rPr>
          <w:b/>
        </w:rPr>
      </w:pPr>
      <w:r w:rsidRPr="004724B2">
        <w:rPr>
          <w:b/>
        </w:rPr>
        <w:t>Liberty Island &amp; Prospect Island</w:t>
      </w:r>
    </w:p>
    <w:p w14:paraId="354A4C1B" w14:textId="77777777" w:rsidR="00C0435E" w:rsidRDefault="00C0435E" w:rsidP="00C0435E">
      <w:pPr>
        <w:spacing w:after="0"/>
        <w:ind w:left="1890"/>
      </w:pPr>
      <w:r>
        <w:t xml:space="preserve">Rationale: This pair of reference and restoration sites has varying densities of SAV cover. The sites can be used to compare SAV turnover and invertebrate associations in the Cache Slough area. </w:t>
      </w:r>
    </w:p>
    <w:p w14:paraId="7E56859E" w14:textId="77777777" w:rsidR="00C0435E" w:rsidRDefault="00C0435E" w:rsidP="00C0435E">
      <w:pPr>
        <w:spacing w:after="0"/>
        <w:ind w:left="1886"/>
        <w:rPr>
          <w:b/>
        </w:rPr>
      </w:pPr>
    </w:p>
    <w:p w14:paraId="5850E81F" w14:textId="77777777" w:rsidR="00C0435E" w:rsidRDefault="00C0435E" w:rsidP="00C0435E">
      <w:pPr>
        <w:ind w:left="1890"/>
      </w:pPr>
      <w:r w:rsidRPr="00B45A8D">
        <w:rPr>
          <w:b/>
        </w:rPr>
        <w:t>Note:</w:t>
      </w:r>
      <w:r w:rsidRPr="00B72F06">
        <w:t xml:space="preserve"> There is no expectation that Liberty and Prospect </w:t>
      </w:r>
      <w:r>
        <w:t>Island are directly comparable sites this year, since Prospect is currently muted tidal, and has very different habitat</w:t>
      </w:r>
      <w:r w:rsidRPr="00B72F06">
        <w:t xml:space="preserve">. </w:t>
      </w:r>
      <w:r>
        <w:t>Post-restoration, their habitats should increase in similarity, and post-restoration changes can be accessed.</w:t>
      </w:r>
    </w:p>
    <w:p w14:paraId="32E5D27E" w14:textId="77777777" w:rsidR="00C0435E" w:rsidRPr="00C16CA8" w:rsidRDefault="00C0435E" w:rsidP="00C0435E">
      <w:pPr>
        <w:pStyle w:val="ListParagraph"/>
        <w:numPr>
          <w:ilvl w:val="0"/>
          <w:numId w:val="27"/>
        </w:numPr>
        <w:spacing w:after="0"/>
        <w:ind w:left="1890" w:firstLine="0"/>
      </w:pPr>
      <w:r w:rsidRPr="00C16CA8">
        <w:rPr>
          <w:b/>
        </w:rPr>
        <w:t>Browns Island &amp; Winter Island</w:t>
      </w:r>
    </w:p>
    <w:p w14:paraId="35C8EE76" w14:textId="77777777" w:rsidR="00C0435E" w:rsidRDefault="00C0435E" w:rsidP="00C0435E">
      <w:pPr>
        <w:spacing w:after="0"/>
        <w:ind w:left="1890"/>
      </w:pPr>
      <w:r>
        <w:t xml:space="preserve">Rational: This pair of sites has varying SAV cover as well. These sites can be used to test the same questions in the higher-salinity region near the confluence. </w:t>
      </w:r>
    </w:p>
    <w:p w14:paraId="7870F1AA" w14:textId="77777777" w:rsidR="00C0435E" w:rsidRDefault="00C0435E" w:rsidP="00C0435E">
      <w:pPr>
        <w:spacing w:after="0"/>
        <w:ind w:left="1890"/>
      </w:pPr>
    </w:p>
    <w:p w14:paraId="1FF40DEE" w14:textId="77777777" w:rsidR="00C0435E" w:rsidRDefault="00C0435E" w:rsidP="00C0435E">
      <w:pPr>
        <w:pStyle w:val="ListParagraph"/>
        <w:spacing w:after="0" w:line="240" w:lineRule="auto"/>
        <w:ind w:left="1800"/>
        <w:rPr>
          <w:b/>
        </w:rPr>
      </w:pPr>
      <w:r w:rsidRPr="00594AFC">
        <w:rPr>
          <w:b/>
        </w:rPr>
        <w:t>Sample design (timing):</w:t>
      </w:r>
    </w:p>
    <w:p w14:paraId="70C73102" w14:textId="77777777" w:rsidR="00C0435E" w:rsidRPr="00DE047D" w:rsidRDefault="00C0435E" w:rsidP="00C0435E">
      <w:pPr>
        <w:pStyle w:val="ListParagraph"/>
        <w:numPr>
          <w:ilvl w:val="0"/>
          <w:numId w:val="28"/>
        </w:numPr>
        <w:ind w:left="1890" w:firstLine="0"/>
        <w:rPr>
          <w:b/>
        </w:rPr>
      </w:pPr>
      <w:r w:rsidRPr="00DE047D">
        <w:rPr>
          <w:b/>
        </w:rPr>
        <w:t>January/February, March, June, August, &amp; October</w:t>
      </w:r>
    </w:p>
    <w:p w14:paraId="24B019DB" w14:textId="77777777" w:rsidR="00C0435E" w:rsidRPr="004724B2" w:rsidRDefault="00C0435E" w:rsidP="00C0435E">
      <w:pPr>
        <w:ind w:left="1890"/>
        <w:rPr>
          <w:b/>
        </w:rPr>
      </w:pPr>
      <w:r>
        <w:t xml:space="preserve">Rationale: Expect to find lower SAV density in winter. We want to observe the change in biomass and species composition through an annual cycle. This will help to observe SAV turnover on an annual basis. In addition, this special study will aid in determining the necessary intensity of future sampling efforts. Ideally, we would repeat this sub study to obtain an estimate of turnover in wet and dry years. </w:t>
      </w:r>
    </w:p>
    <w:p w14:paraId="12DCB16A" w14:textId="77777777" w:rsidR="00C0435E" w:rsidRPr="00594AFC" w:rsidRDefault="00C0435E" w:rsidP="00C0435E">
      <w:pPr>
        <w:pStyle w:val="ListParagraph"/>
        <w:ind w:left="1800"/>
        <w:rPr>
          <w:b/>
        </w:rPr>
      </w:pPr>
      <w:r w:rsidRPr="00594AFC">
        <w:rPr>
          <w:b/>
        </w:rPr>
        <w:t>Sample design (spatial):</w:t>
      </w:r>
    </w:p>
    <w:p w14:paraId="378EF498" w14:textId="77777777" w:rsidR="00C0435E" w:rsidRDefault="00C0435E" w:rsidP="00C0435E">
      <w:pPr>
        <w:pStyle w:val="ListParagraph"/>
        <w:ind w:left="1800"/>
        <w:rPr>
          <w:b/>
        </w:rPr>
      </w:pPr>
      <w:r>
        <w:rPr>
          <w:noProof/>
        </w:rPr>
        <w:lastRenderedPageBreak/>
        <mc:AlternateContent>
          <mc:Choice Requires="wpg">
            <w:drawing>
              <wp:anchor distT="0" distB="0" distL="114300" distR="114300" simplePos="0" relativeHeight="251672576" behindDoc="0" locked="0" layoutInCell="1" allowOverlap="1" wp14:anchorId="0F7F9E53" wp14:editId="14548848">
                <wp:simplePos x="0" y="0"/>
                <wp:positionH relativeFrom="column">
                  <wp:posOffset>-10160</wp:posOffset>
                </wp:positionH>
                <wp:positionV relativeFrom="paragraph">
                  <wp:posOffset>249555</wp:posOffset>
                </wp:positionV>
                <wp:extent cx="6421120" cy="29057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6421120" cy="2905760"/>
                          <a:chOff x="0" y="0"/>
                          <a:chExt cx="6421120" cy="2905760"/>
                        </a:xfrm>
                      </wpg:grpSpPr>
                      <pic:pic xmlns:pic="http://schemas.openxmlformats.org/drawingml/2006/picture">
                        <pic:nvPicPr>
                          <pic:cNvPr id="2952" name="Picture 2952"/>
                          <pic:cNvPicPr>
                            <a:picLocks noChangeAspect="1"/>
                          </pic:cNvPicPr>
                        </pic:nvPicPr>
                        <pic:blipFill rotWithShape="1">
                          <a:blip r:embed="rId40">
                            <a:extLst>
                              <a:ext uri="{28A0092B-C50C-407E-A947-70E740481C1C}">
                                <a14:useLocalDpi xmlns:a14="http://schemas.microsoft.com/office/drawing/2010/main" val="0"/>
                              </a:ext>
                            </a:extLst>
                          </a:blip>
                          <a:srcRect l="42906" t="19754" r="12478" b="9135"/>
                          <a:stretch/>
                        </pic:blipFill>
                        <pic:spPr bwMode="auto">
                          <a:xfrm>
                            <a:off x="3180080" y="0"/>
                            <a:ext cx="3241040" cy="2905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54" name="Picture 2954"/>
                          <pic:cNvPicPr>
                            <a:picLocks noChangeAspect="1"/>
                          </pic:cNvPicPr>
                        </pic:nvPicPr>
                        <pic:blipFill rotWithShape="1">
                          <a:blip r:embed="rId41">
                            <a:extLst>
                              <a:ext uri="{28A0092B-C50C-407E-A947-70E740481C1C}">
                                <a14:useLocalDpi xmlns:a14="http://schemas.microsoft.com/office/drawing/2010/main" val="0"/>
                              </a:ext>
                            </a:extLst>
                          </a:blip>
                          <a:srcRect l="43077" t="20057" r="12650" b="10351"/>
                          <a:stretch/>
                        </pic:blipFill>
                        <pic:spPr bwMode="auto">
                          <a:xfrm>
                            <a:off x="0" y="0"/>
                            <a:ext cx="3200400" cy="2829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921666D" id="Group 24" o:spid="_x0000_s1026" style="position:absolute;margin-left:-.8pt;margin-top:19.65pt;width:505.6pt;height:228.8pt;z-index:251672576" coordsize="64211,2905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wQKAAAAAAAAACEA&#10;neYWLFYoAQBWKAEAFAAAAGRycy9tZWRpYS9pbWFnZTIuanBn/9j/4AAQSkZJRgABAQEAYABgAAD/&#10;2wBDAAMCAgMCAgMDAwMEAwMEBQgFBQQEBQoHBwYIDAoMDAsKCwsNDhIQDQ4RDgsLEBYQERMUFRUV&#10;DA8XGBYUGBIUFRT/2wBDAQMEBAUEBQkFBQkUDQsNFBQUFBQUFBQUFBQUFBQUFBQUFBQUFBQUFBQU&#10;FBQUFBQUFBQUFBQUFBQUFBQUFBQUFBT/wAARCALQBQ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">
                <v:shape id="Picture 295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">
                  <v:imagedata r:id="rId42" o:title="" croptop="12946f" cropbottom="5987f" cropleft="28119f" cropright="8178f"/>
                </v:shape>
                <v:shape id="Picture 2954"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">
                  <v:imagedata r:id="rId43" o:title="" croptop="13145f" cropbottom="6784f" cropleft="28231f" cropright="8290f"/>
                </v:shape>
                <w10:wrap type="topAndBottom"/>
              </v:group>
            </w:pict>
          </mc:Fallback>
        </mc:AlternateContent>
      </w:r>
      <w:r>
        <w:rPr>
          <w:b/>
        </w:rPr>
        <w:t>~</w:t>
      </w:r>
      <w:ins w:id="67" w:author="Ellis, Daniel@Wildlife" w:date="2018-02-01T08:47:00Z">
        <w:r>
          <w:rPr>
            <w:b/>
          </w:rPr>
          <w:t>10</w:t>
        </w:r>
      </w:ins>
      <w:del w:id="68" w:author="Ellis, Daniel@Wildlife" w:date="2018-02-01T08:47:00Z">
        <w:r w:rsidDel="00501E08">
          <w:rPr>
            <w:b/>
          </w:rPr>
          <w:delText>5</w:delText>
        </w:r>
      </w:del>
      <w:r>
        <w:rPr>
          <w:b/>
        </w:rPr>
        <w:t xml:space="preserve"> x </w:t>
      </w:r>
      <w:ins w:id="69" w:author="Ellis, Daniel@Wildlife" w:date="2018-02-01T08:47:00Z">
        <w:r>
          <w:rPr>
            <w:b/>
          </w:rPr>
          <w:t>10</w:t>
        </w:r>
      </w:ins>
      <w:del w:id="70" w:author="Ellis, Daniel@Wildlife" w:date="2018-02-01T08:47:00Z">
        <w:r w:rsidDel="00501E08">
          <w:rPr>
            <w:b/>
          </w:rPr>
          <w:delText>5</w:delText>
        </w:r>
      </w:del>
      <w:r>
        <w:rPr>
          <w:b/>
        </w:rPr>
        <w:t xml:space="preserve"> m quadrats</w:t>
      </w:r>
      <w:r w:rsidRPr="004724B2">
        <w:rPr>
          <w:b/>
          <w:vertAlign w:val="superscript"/>
        </w:rPr>
        <w:t xml:space="preserve"> </w:t>
      </w:r>
      <w:r>
        <w:rPr>
          <w:b/>
        </w:rPr>
        <w:t>–</w:t>
      </w:r>
      <w:r w:rsidRPr="004724B2">
        <w:rPr>
          <w:b/>
        </w:rPr>
        <w:t xml:space="preserve"> </w:t>
      </w:r>
    </w:p>
    <w:p w14:paraId="024A30D5" w14:textId="77777777" w:rsidR="00C0435E" w:rsidRDefault="00C0435E" w:rsidP="00C0435E">
      <w:pPr>
        <w:pStyle w:val="ListParagraph"/>
        <w:ind w:left="1800"/>
        <w:rPr>
          <w:b/>
        </w:rPr>
      </w:pPr>
    </w:p>
    <w:p w14:paraId="73400509" w14:textId="77777777" w:rsidR="00C0435E" w:rsidRDefault="00C0435E" w:rsidP="00C0435E">
      <w:pPr>
        <w:pStyle w:val="ListParagraph"/>
        <w:ind w:left="1800"/>
        <w:rPr>
          <w:noProof/>
        </w:rPr>
      </w:pPr>
    </w:p>
    <w:p w14:paraId="7A0E2A2C" w14:textId="77777777" w:rsidR="00C0435E" w:rsidRDefault="00C0435E" w:rsidP="00C0435E">
      <w:pPr>
        <w:pStyle w:val="ListParagraph"/>
        <w:ind w:left="1800"/>
      </w:pPr>
      <w:r>
        <w:t xml:space="preserve">In general, sampling points will be selected in a random-stratified grid pattern. A grid of </w:t>
      </w:r>
      <w:ins w:id="71" w:author="Ellis, Daniel@Wildlife" w:date="2018-02-01T08:47:00Z">
        <w:r>
          <w:t>10</w:t>
        </w:r>
      </w:ins>
      <w:del w:id="72" w:author="Ellis, Daniel@Wildlife" w:date="2018-02-01T08:47:00Z">
        <w:r w:rsidDel="00501E08">
          <w:delText>5</w:delText>
        </w:r>
      </w:del>
      <w:r>
        <w:t xml:space="preserve"> m x </w:t>
      </w:r>
      <w:del w:id="73" w:author="Ellis, Daniel@Wildlife" w:date="2018-02-01T08:47:00Z">
        <w:r w:rsidDel="00501E08">
          <w:delText>5</w:delText>
        </w:r>
      </w:del>
      <w:ins w:id="74" w:author="Ellis, Daniel@Wildlife" w:date="2018-02-01T08:47:00Z">
        <w:r>
          <w:t>10</w:t>
        </w:r>
      </w:ins>
      <w:r>
        <w:t xml:space="preserve"> m squares will be spread over a site map. Grid cells which fall within SAV depth ranges will be counted. Of those grid cells, ~20–30% will be selected for sampling with a minimum of </w:t>
      </w:r>
      <w:del w:id="75" w:author="Ellis, Daniel@Wildlife" w:date="2018-02-01T08:47:00Z">
        <w:r w:rsidDel="00501E08">
          <w:delText xml:space="preserve">40 </w:delText>
        </w:r>
      </w:del>
      <w:ins w:id="76" w:author="Ellis, Daniel@Wildlife" w:date="2018-02-01T08:47:00Z">
        <w:r>
          <w:t xml:space="preserve">30 </w:t>
        </w:r>
      </w:ins>
      <w:r>
        <w:t xml:space="preserve">and a maximum of </w:t>
      </w:r>
      <w:del w:id="77" w:author="Ellis, Daniel@Wildlife" w:date="2018-02-01T08:47:00Z">
        <w:r w:rsidDel="00501E08">
          <w:delText>120</w:delText>
        </w:r>
      </w:del>
      <w:ins w:id="78" w:author="Ellis, Daniel@Wildlife" w:date="2018-02-01T08:47:00Z">
        <w:r>
          <w:t>100</w:t>
        </w:r>
      </w:ins>
      <w:r>
        <w:t xml:space="preserve">. </w:t>
      </w:r>
      <w:ins w:id="79" w:author="Ellis, Daniel@Wildlife" w:date="2018-02-01T08:48:00Z">
        <w:r>
          <w:t>Three replicate samples</w:t>
        </w:r>
      </w:ins>
      <w:del w:id="80" w:author="Ellis, Daniel@Wildlife" w:date="2018-02-01T08:48:00Z">
        <w:r w:rsidDel="00501E08">
          <w:delText>Samples</w:delText>
        </w:r>
      </w:del>
      <w:r>
        <w:t xml:space="preserve"> will be collected </w:t>
      </w:r>
      <w:ins w:id="81" w:author="Ellis, Daniel@Wildlife" w:date="2018-02-01T08:48:00Z">
        <w:r>
          <w:t xml:space="preserve">haphazardly </w:t>
        </w:r>
      </w:ins>
      <w:r>
        <w:t xml:space="preserve">using a SAV rake from the </w:t>
      </w:r>
      <w:del w:id="82" w:author="Ellis, Daniel@Wildlife" w:date="2018-02-01T08:48:00Z">
        <w:r w:rsidDel="00501E08">
          <w:delText>center of a</w:delText>
        </w:r>
      </w:del>
      <w:r>
        <w:t xml:space="preserve"> grid cell to ensure that samples do not overlap. If logistical constraints preclude the use of some grid cells in the field, the closest replacement can be selected from the remaining grid cells after random selection.</w:t>
      </w:r>
      <w:r w:rsidRPr="00DE047D">
        <w:t xml:space="preserve"> Sampling designs will be modified as necessary to sites with different characteristics.</w:t>
      </w:r>
    </w:p>
    <w:p w14:paraId="0C74CD27" w14:textId="77777777" w:rsidR="00C0435E" w:rsidRPr="001609DE" w:rsidRDefault="00C0435E" w:rsidP="00C0435E">
      <w:pPr>
        <w:pStyle w:val="ListParagraph"/>
        <w:ind w:left="1800"/>
      </w:pPr>
      <w:r w:rsidRPr="00B72F06">
        <w:rPr>
          <w:b/>
        </w:rPr>
        <w:t>Note:</w:t>
      </w:r>
      <w:r w:rsidRPr="00B72F06">
        <w:t xml:space="preserve"> </w:t>
      </w:r>
      <w:r>
        <w:t>In order to compare sites from across the delta (where the majority of sites have SAV in shallow depths and fewer sites have SAV deeper) a lower limit to the bottom depth will be selected to exclude some deeper SAV patches.</w:t>
      </w:r>
    </w:p>
    <w:p w14:paraId="77EF0BAF" w14:textId="77777777" w:rsidR="00C0435E" w:rsidRPr="00DE047D" w:rsidRDefault="00C0435E" w:rsidP="00C0435E">
      <w:pPr>
        <w:pStyle w:val="ListParagraph"/>
        <w:ind w:left="1800"/>
      </w:pPr>
    </w:p>
    <w:p w14:paraId="28A03375" w14:textId="77777777" w:rsidR="00C0435E" w:rsidRPr="00594AFC" w:rsidRDefault="00C0435E" w:rsidP="00C0435E">
      <w:pPr>
        <w:pStyle w:val="ListParagraph"/>
        <w:ind w:left="1800"/>
        <w:rPr>
          <w:b/>
        </w:rPr>
      </w:pPr>
      <w:r w:rsidRPr="00594AFC">
        <w:rPr>
          <w:b/>
        </w:rPr>
        <w:t>Rationale:</w:t>
      </w:r>
      <w:r>
        <w:rPr>
          <w:b/>
        </w:rPr>
        <w:t xml:space="preserve"> </w:t>
      </w:r>
      <w:r w:rsidRPr="00DE047D">
        <w:t xml:space="preserve">In order to scale estimates of invertebrates from within a patch of SAV to the scale of an entire site (March, October), assessments of SAV across the site will be made (March, October). </w:t>
      </w:r>
      <w:r>
        <w:t xml:space="preserve">A </w:t>
      </w:r>
      <w:ins w:id="83" w:author="Ellis, Daniel@Wildlife" w:date="2018-02-01T08:49:00Z">
        <w:r>
          <w:t>10</w:t>
        </w:r>
      </w:ins>
      <w:del w:id="84" w:author="Ellis, Daniel@Wildlife" w:date="2018-02-01T08:49:00Z">
        <w:r w:rsidDel="00501E08">
          <w:delText>5</w:delText>
        </w:r>
      </w:del>
      <w:r>
        <w:t xml:space="preserve"> x </w:t>
      </w:r>
      <w:ins w:id="85" w:author="Ellis, Daniel@Wildlife" w:date="2018-02-01T08:49:00Z">
        <w:r>
          <w:t>10</w:t>
        </w:r>
      </w:ins>
      <w:del w:id="86" w:author="Ellis, Daniel@Wildlife" w:date="2018-02-01T08:49:00Z">
        <w:r w:rsidDel="00501E08">
          <w:delText>5</w:delText>
        </w:r>
      </w:del>
      <w:r>
        <w:t xml:space="preserve"> m quadrat is a realistic grid size to navigate to quickly and also provides a small scale from which SAV data can be collected accurately. </w:t>
      </w:r>
      <w:r w:rsidRPr="00DE047D">
        <w:t>Turnover and spatial cover will be assessed by sampling (January, March, June, August, and October). Sampling the same way across the year will allow for seasonal patterns to be uncovered.</w:t>
      </w:r>
      <w:r>
        <w:rPr>
          <w:b/>
        </w:rPr>
        <w:t xml:space="preserve"> </w:t>
      </w:r>
    </w:p>
    <w:p w14:paraId="24E2E526" w14:textId="77777777" w:rsidR="00C0435E" w:rsidRDefault="00C0435E" w:rsidP="00C0435E">
      <w:pPr>
        <w:pStyle w:val="ListParagraph"/>
        <w:ind w:left="1800"/>
      </w:pPr>
    </w:p>
    <w:p w14:paraId="2F7DADE2" w14:textId="77777777" w:rsidR="00C0435E" w:rsidRPr="00594AFC" w:rsidRDefault="00C0435E" w:rsidP="00C0435E">
      <w:pPr>
        <w:pStyle w:val="ListParagraph"/>
        <w:numPr>
          <w:ilvl w:val="0"/>
          <w:numId w:val="23"/>
        </w:numPr>
        <w:rPr>
          <w:b/>
        </w:rPr>
      </w:pPr>
      <w:r w:rsidRPr="00594AFC">
        <w:rPr>
          <w:b/>
        </w:rPr>
        <w:t>Field work</w:t>
      </w:r>
    </w:p>
    <w:p w14:paraId="03849118" w14:textId="77777777" w:rsidR="00C0435E" w:rsidRDefault="00C0435E" w:rsidP="00C0435E">
      <w:pPr>
        <w:pStyle w:val="ListParagraph"/>
        <w:numPr>
          <w:ilvl w:val="0"/>
          <w:numId w:val="24"/>
        </w:numPr>
      </w:pPr>
      <w:r>
        <w:t xml:space="preserve">Relevant field notes will be taken upon reaching a site. </w:t>
      </w:r>
    </w:p>
    <w:p w14:paraId="0FBEFEF8" w14:textId="77777777" w:rsidR="00C0435E" w:rsidRDefault="00C0435E" w:rsidP="00C0435E">
      <w:pPr>
        <w:pStyle w:val="ListParagraph"/>
        <w:numPr>
          <w:ilvl w:val="0"/>
          <w:numId w:val="24"/>
        </w:numPr>
      </w:pPr>
      <w:r>
        <w:t>A list of pre-selected quadrats will be navigated to.</w:t>
      </w:r>
    </w:p>
    <w:p w14:paraId="2D481AE1" w14:textId="77777777" w:rsidR="00C0435E" w:rsidRDefault="00C0435E" w:rsidP="00C0435E">
      <w:pPr>
        <w:pStyle w:val="ListParagraph"/>
        <w:numPr>
          <w:ilvl w:val="0"/>
          <w:numId w:val="24"/>
        </w:numPr>
      </w:pPr>
      <w:r>
        <w:lastRenderedPageBreak/>
        <w:t>Upon reaching a quadrat, the SAV rake will be lowered into the water and</w:t>
      </w:r>
      <w:ins w:id="87" w:author="Ellis, Daniel@Wildlife" w:date="2018-02-01T08:49:00Z">
        <w:r>
          <w:t xml:space="preserve"> three</w:t>
        </w:r>
      </w:ins>
      <w:del w:id="88" w:author="Ellis, Daniel@Wildlife" w:date="2018-02-01T08:49:00Z">
        <w:r w:rsidDel="00501E08">
          <w:delText xml:space="preserve"> a</w:delText>
        </w:r>
      </w:del>
      <w:r>
        <w:t xml:space="preserve"> sample</w:t>
      </w:r>
      <w:ins w:id="89" w:author="Ellis, Daniel@Wildlife" w:date="2018-02-01T08:49:00Z">
        <w:r>
          <w:t>s</w:t>
        </w:r>
      </w:ins>
      <w:r>
        <w:t xml:space="preserve"> will be collected using standard SOPs for SAV rakes.</w:t>
      </w:r>
    </w:p>
    <w:p w14:paraId="423BF8B7" w14:textId="77777777" w:rsidR="00C0435E" w:rsidRDefault="00C0435E" w:rsidP="00C0435E">
      <w:pPr>
        <w:pStyle w:val="ListParagraph"/>
        <w:numPr>
          <w:ilvl w:val="0"/>
          <w:numId w:val="24"/>
        </w:numPr>
      </w:pPr>
      <w:r>
        <w:t xml:space="preserve"> SAV composition will be taken from % tines covered by SAV. </w:t>
      </w:r>
    </w:p>
    <w:p w14:paraId="11C14931" w14:textId="77777777" w:rsidR="00C0435E" w:rsidRDefault="00C0435E" w:rsidP="00C0435E">
      <w:pPr>
        <w:pStyle w:val="ListParagraph"/>
        <w:numPr>
          <w:ilvl w:val="0"/>
          <w:numId w:val="24"/>
        </w:numPr>
      </w:pPr>
      <w:r>
        <w:t xml:space="preserve">SAV will be weighed using a salad spinner. </w:t>
      </w:r>
    </w:p>
    <w:p w14:paraId="3F21A5EE" w14:textId="77777777" w:rsidR="00C0435E" w:rsidRDefault="00C0435E" w:rsidP="00C0435E">
      <w:pPr>
        <w:pStyle w:val="ListParagraph"/>
        <w:numPr>
          <w:ilvl w:val="0"/>
          <w:numId w:val="24"/>
        </w:numPr>
      </w:pPr>
      <w:r>
        <w:t>SAV need not be kept.</w:t>
      </w:r>
    </w:p>
    <w:p w14:paraId="08E78018" w14:textId="77777777" w:rsidR="00C0435E" w:rsidRDefault="00C0435E" w:rsidP="00C0435E">
      <w:pPr>
        <w:pStyle w:val="ListParagraph"/>
        <w:numPr>
          <w:ilvl w:val="0"/>
          <w:numId w:val="24"/>
        </w:numPr>
      </w:pPr>
      <w:r>
        <w:t>Should a quadrat be unsafe to navigate to, or conditions challenging for another reason, the closest navigable quadrat can be selected using the list of quadrats and an associated map.</w:t>
      </w:r>
    </w:p>
    <w:p w14:paraId="3429CA06" w14:textId="77777777" w:rsidR="00C0435E" w:rsidRDefault="00C0435E" w:rsidP="00C0435E">
      <w:pPr>
        <w:pStyle w:val="ListParagraph"/>
        <w:ind w:left="2160"/>
      </w:pPr>
    </w:p>
    <w:p w14:paraId="42380F96" w14:textId="77777777" w:rsidR="00C0435E" w:rsidRDefault="00C0435E" w:rsidP="00C0435E">
      <w:pPr>
        <w:pStyle w:val="ListParagraph"/>
        <w:numPr>
          <w:ilvl w:val="0"/>
          <w:numId w:val="23"/>
        </w:numPr>
        <w:rPr>
          <w:b/>
        </w:rPr>
      </w:pPr>
      <w:r w:rsidRPr="00F76211">
        <w:rPr>
          <w:b/>
        </w:rPr>
        <w:t>Laboratory</w:t>
      </w:r>
    </w:p>
    <w:p w14:paraId="7BBACB4D" w14:textId="77777777" w:rsidR="00C0435E" w:rsidRDefault="00C0435E" w:rsidP="00C0435E">
      <w:pPr>
        <w:pStyle w:val="ListParagraph"/>
        <w:numPr>
          <w:ilvl w:val="0"/>
          <w:numId w:val="25"/>
        </w:numPr>
      </w:pPr>
      <w:r>
        <w:t>SAV Mapping and assessment should require no laboratory work on a regular basis.</w:t>
      </w:r>
    </w:p>
    <w:p w14:paraId="481632B2" w14:textId="77777777" w:rsidR="00C0435E" w:rsidRDefault="00C0435E" w:rsidP="00C0435E">
      <w:pPr>
        <w:pStyle w:val="ListParagraph"/>
        <w:numPr>
          <w:ilvl w:val="0"/>
          <w:numId w:val="25"/>
        </w:numPr>
      </w:pPr>
      <w:r>
        <w:t>If the salad spinner is not available, or if relationships between wet and dry SAV are not suitable for converting between one another, SAV will be labeled clearly, bagged, and returned to lab for weighing.</w:t>
      </w:r>
    </w:p>
    <w:p w14:paraId="16A3BBE5" w14:textId="77777777" w:rsidR="00C0435E" w:rsidRPr="00D87439" w:rsidRDefault="00C0435E" w:rsidP="00C0435E">
      <w:pPr>
        <w:pStyle w:val="ListParagraph"/>
        <w:numPr>
          <w:ilvl w:val="0"/>
          <w:numId w:val="23"/>
        </w:numPr>
        <w:spacing w:after="0"/>
        <w:rPr>
          <w:b/>
        </w:rPr>
      </w:pPr>
      <w:r w:rsidRPr="00D87439">
        <w:rPr>
          <w:b/>
        </w:rPr>
        <w:t xml:space="preserve">Analysis: </w:t>
      </w:r>
    </w:p>
    <w:p w14:paraId="226C02E1" w14:textId="77777777" w:rsidR="00C0435E" w:rsidRDefault="00C0435E" w:rsidP="00C0435E">
      <w:pPr>
        <w:spacing w:after="0"/>
        <w:ind w:left="1800"/>
        <w:rPr>
          <w:b/>
        </w:rPr>
      </w:pPr>
      <w:r>
        <w:rPr>
          <w:b/>
        </w:rPr>
        <w:t>Hypotheses:</w:t>
      </w:r>
    </w:p>
    <w:p w14:paraId="24B73E8B" w14:textId="77777777" w:rsidR="00C0435E" w:rsidRPr="00E20EDA" w:rsidRDefault="00C0435E" w:rsidP="00C0435E">
      <w:pPr>
        <w:spacing w:after="0"/>
        <w:ind w:left="1800"/>
      </w:pPr>
      <w:r>
        <w:rPr>
          <w:b/>
        </w:rPr>
        <w:t xml:space="preserve">H1: </w:t>
      </w:r>
      <w:r w:rsidRPr="00431415">
        <w:t>Natural patterns of SAV cover, composition, and turnover will vary with local and landscape-level factors. After years of data collection, sufficient data should allow for the uncovering of the most important parameters that control SAV.</w:t>
      </w:r>
    </w:p>
    <w:p w14:paraId="24E714F1" w14:textId="77777777" w:rsidR="00C0435E" w:rsidRPr="001840E1" w:rsidRDefault="00C0435E" w:rsidP="00C0435E">
      <w:pPr>
        <w:pStyle w:val="ListParagraph"/>
        <w:ind w:left="1800"/>
        <w:rPr>
          <w:b/>
        </w:rPr>
      </w:pPr>
      <w:r w:rsidRPr="006675EC">
        <w:rPr>
          <w:b/>
        </w:rPr>
        <w:t xml:space="preserve">Analysis: </w:t>
      </w:r>
      <w:r w:rsidRPr="001840E1">
        <w:t xml:space="preserve">SAV biomass, biovolume, </w:t>
      </w:r>
      <w:r>
        <w:t xml:space="preserve">annual turnover, </w:t>
      </w:r>
      <w:r w:rsidRPr="001840E1">
        <w:t xml:space="preserve">and indices of diversity can be analyzed as the response factor of a suite of environmental and biological data. A GAM or GLM can be used to test for the most significant parameters controlling SAV metrics. SAV composition can be visualized along with the above-listed parameters using CCA and nmds. GAMs or multivariate regression analysis can be used to </w:t>
      </w:r>
      <w:r w:rsidRPr="00811835">
        <w:t>determine the significant explanatory factors of such relationships. Significance can be set to 0.05. These analyses can be conducted for each site individually to uncover site-specific factors of importance. A single delta-wide model will incorporate all sites and will uncover landscape-level patterns.</w:t>
      </w:r>
      <w:r>
        <w:rPr>
          <w:b/>
        </w:rPr>
        <w:t xml:space="preserve"> </w:t>
      </w:r>
    </w:p>
    <w:p w14:paraId="501B2F1A" w14:textId="77777777" w:rsidR="00C0435E" w:rsidRPr="006C6FEB" w:rsidRDefault="00C0435E" w:rsidP="00C0435E">
      <w:pPr>
        <w:pStyle w:val="ListParagraph"/>
        <w:ind w:left="1800"/>
      </w:pPr>
    </w:p>
    <w:p w14:paraId="3DEAD236" w14:textId="77777777" w:rsidR="00C0435E" w:rsidRDefault="00C0435E" w:rsidP="00C0435E">
      <w:pPr>
        <w:pStyle w:val="ListParagraph"/>
      </w:pPr>
    </w:p>
    <w:p w14:paraId="748F2C51" w14:textId="77777777" w:rsidR="00C0435E" w:rsidRPr="00F04224" w:rsidRDefault="00C0435E" w:rsidP="00C0435E">
      <w:pPr>
        <w:pStyle w:val="ListParagraph"/>
        <w:numPr>
          <w:ilvl w:val="0"/>
          <w:numId w:val="11"/>
        </w:numPr>
        <w:rPr>
          <w:b/>
          <w:color w:val="006699"/>
        </w:rPr>
      </w:pPr>
      <w:r w:rsidRPr="00F04224">
        <w:rPr>
          <w:b/>
          <w:color w:val="006699"/>
        </w:rPr>
        <w:t>Do the dynamics of SAV cover, composition, and seasonal turnover differ by wetland location within the Delta</w:t>
      </w:r>
      <w:r>
        <w:rPr>
          <w:b/>
          <w:color w:val="006699"/>
        </w:rPr>
        <w:t xml:space="preserve"> (Landscape-level)</w:t>
      </w:r>
      <w:r w:rsidRPr="00F04224">
        <w:rPr>
          <w:b/>
          <w:color w:val="006699"/>
        </w:rPr>
        <w:t xml:space="preserve">? </w:t>
      </w:r>
    </w:p>
    <w:p w14:paraId="33A4234D" w14:textId="77777777" w:rsidR="00C0435E" w:rsidRDefault="00C0435E" w:rsidP="00C0435E">
      <w:pPr>
        <w:pStyle w:val="ListParagraph"/>
      </w:pPr>
      <w:r w:rsidRPr="00C5590D">
        <w:rPr>
          <w:b/>
        </w:rPr>
        <w:t>Rationale:</w:t>
      </w:r>
      <w:r>
        <w:t xml:space="preserve"> Many factors which can control SAV occur at the landscape scale. Collecting monitoring data across the delta will inform management more accurately. Normal SAV cover, composition, and turnover may look very different at sites farther from or closer to the golden gate bridge. This would affect the determination of success at restoration sites. This question will require multiple years of study for a full understanding but preliminary findings will be available after the first complete year of sampling. </w:t>
      </w:r>
    </w:p>
    <w:p w14:paraId="3AEB0ED3" w14:textId="77777777" w:rsidR="00C0435E" w:rsidRDefault="00C0435E" w:rsidP="00C0435E">
      <w:pPr>
        <w:pStyle w:val="ListParagraph"/>
      </w:pPr>
    </w:p>
    <w:p w14:paraId="66A483ED" w14:textId="77777777" w:rsidR="00C0435E" w:rsidRPr="006C6FEB" w:rsidRDefault="00C0435E" w:rsidP="00C0435E">
      <w:pPr>
        <w:pStyle w:val="ListParagraph"/>
        <w:ind w:firstLine="720"/>
        <w:rPr>
          <w:b/>
        </w:rPr>
      </w:pPr>
      <w:r w:rsidRPr="006C6FEB">
        <w:rPr>
          <w:b/>
        </w:rPr>
        <w:t xml:space="preserve">Hypotheses: </w:t>
      </w:r>
    </w:p>
    <w:p w14:paraId="5065FBAE" w14:textId="77777777" w:rsidR="00C0435E" w:rsidRDefault="00C0435E" w:rsidP="00C0435E">
      <w:pPr>
        <w:pStyle w:val="ListParagraph"/>
        <w:numPr>
          <w:ilvl w:val="0"/>
          <w:numId w:val="29"/>
        </w:numPr>
      </w:pPr>
      <w:r>
        <w:t>The magnitude SAV turnover at each of four wetlands will differ.</w:t>
      </w:r>
    </w:p>
    <w:p w14:paraId="73752138" w14:textId="77777777" w:rsidR="00C0435E" w:rsidRDefault="00C0435E" w:rsidP="00C0435E">
      <w:pPr>
        <w:pStyle w:val="ListParagraph"/>
        <w:numPr>
          <w:ilvl w:val="0"/>
          <w:numId w:val="29"/>
        </w:numPr>
      </w:pPr>
      <w:r>
        <w:t>The rates of change in SAV biomass will differ for the different species among the four sites.</w:t>
      </w:r>
    </w:p>
    <w:p w14:paraId="6F884778" w14:textId="77777777" w:rsidR="00C0435E" w:rsidRPr="00CF7F2D" w:rsidRDefault="00C0435E" w:rsidP="00C0435E">
      <w:pPr>
        <w:ind w:left="1440"/>
      </w:pPr>
      <w:r w:rsidRPr="00CF7F2D">
        <w:rPr>
          <w:b/>
        </w:rPr>
        <w:lastRenderedPageBreak/>
        <w:t xml:space="preserve">Methods (SAV Mapping): </w:t>
      </w:r>
      <w:r w:rsidRPr="00CF7F2D">
        <w:t>Methods will be the same as in question 1.</w:t>
      </w:r>
    </w:p>
    <w:p w14:paraId="5A2AB69C" w14:textId="77777777" w:rsidR="00C0435E" w:rsidRDefault="00C0435E" w:rsidP="00C0435E">
      <w:pPr>
        <w:spacing w:after="0"/>
        <w:ind w:left="720" w:firstLine="720"/>
        <w:rPr>
          <w:b/>
        </w:rPr>
      </w:pPr>
      <w:r w:rsidRPr="0006784E">
        <w:rPr>
          <w:b/>
        </w:rPr>
        <w:t xml:space="preserve">Analysis: </w:t>
      </w:r>
    </w:p>
    <w:p w14:paraId="33AC6DCB" w14:textId="77777777" w:rsidR="00C0435E" w:rsidRDefault="00C0435E" w:rsidP="00C0435E">
      <w:pPr>
        <w:spacing w:after="0"/>
        <w:ind w:left="720" w:firstLine="720"/>
        <w:rPr>
          <w:b/>
        </w:rPr>
      </w:pPr>
      <w:r>
        <w:rPr>
          <w:b/>
        </w:rPr>
        <w:t>Hypotheses:</w:t>
      </w:r>
    </w:p>
    <w:p w14:paraId="78FCC688" w14:textId="77777777" w:rsidR="00C0435E" w:rsidRDefault="00C0435E" w:rsidP="00C0435E">
      <w:pPr>
        <w:spacing w:after="0"/>
        <w:ind w:left="1440"/>
      </w:pPr>
      <w:r>
        <w:rPr>
          <w:b/>
        </w:rPr>
        <w:t xml:space="preserve">H1: </w:t>
      </w:r>
      <w:r w:rsidRPr="00A41561">
        <w:t>The magnitude SAV turnover at each of four wetlands will differ.</w:t>
      </w:r>
    </w:p>
    <w:p w14:paraId="14593BAE" w14:textId="77777777" w:rsidR="00C0435E" w:rsidRDefault="00C0435E" w:rsidP="00C0435E">
      <w:pPr>
        <w:spacing w:after="0"/>
        <w:ind w:left="1440"/>
        <w:rPr>
          <w:b/>
        </w:rPr>
      </w:pPr>
      <w:r w:rsidRPr="00AF4177">
        <w:rPr>
          <w:b/>
        </w:rPr>
        <w:t xml:space="preserve">Analysis: </w:t>
      </w:r>
      <w:r w:rsidRPr="00A41561">
        <w:t>The rate of SAV turnover can be calculated between pairs of time</w:t>
      </w:r>
      <w:r>
        <w:t xml:space="preserve"> </w:t>
      </w:r>
      <w:r w:rsidRPr="00A41561">
        <w:t>points (</w:t>
      </w:r>
      <w:r>
        <w:t xml:space="preserve">January to </w:t>
      </w:r>
      <w:r w:rsidRPr="00A41561">
        <w:t xml:space="preserve">March, </w:t>
      </w:r>
      <w:r>
        <w:t xml:space="preserve">January to </w:t>
      </w:r>
      <w:r w:rsidRPr="00A41561">
        <w:t xml:space="preserve">October, </w:t>
      </w:r>
      <w:r>
        <w:t>March to October, and January to January</w:t>
      </w:r>
      <w:r w:rsidRPr="00A41561">
        <w:t>).</w:t>
      </w:r>
      <w:r>
        <w:t xml:space="preserve"> Metrics of turnover will be aerial coverage, biomass, and biovolume. Differences can be tested using t-tests.</w:t>
      </w:r>
      <w:r w:rsidRPr="001840E1">
        <w:t xml:space="preserve"> Significance can be set to 0.05.</w:t>
      </w:r>
      <w:r w:rsidRPr="00AF4177">
        <w:rPr>
          <w:b/>
        </w:rPr>
        <w:t xml:space="preserve"> </w:t>
      </w:r>
    </w:p>
    <w:p w14:paraId="3E5347D2" w14:textId="77777777" w:rsidR="00C0435E" w:rsidRDefault="00C0435E" w:rsidP="00C0435E">
      <w:pPr>
        <w:spacing w:after="0"/>
        <w:ind w:left="1440"/>
        <w:rPr>
          <w:b/>
        </w:rPr>
      </w:pPr>
    </w:p>
    <w:p w14:paraId="1BF71351" w14:textId="77777777" w:rsidR="00C0435E" w:rsidRDefault="00C0435E" w:rsidP="00C0435E">
      <w:pPr>
        <w:spacing w:after="0"/>
        <w:ind w:left="1440"/>
      </w:pPr>
      <w:r>
        <w:rPr>
          <w:b/>
        </w:rPr>
        <w:t xml:space="preserve">H2: </w:t>
      </w:r>
      <w:r w:rsidRPr="00A41561">
        <w:t xml:space="preserve">The rates of change in SAV </w:t>
      </w:r>
      <w:r>
        <w:t xml:space="preserve">aerial cover, </w:t>
      </w:r>
      <w:r w:rsidRPr="00A41561">
        <w:t>biomass</w:t>
      </w:r>
      <w:r>
        <w:t>, and biovolume</w:t>
      </w:r>
      <w:r w:rsidRPr="00A41561">
        <w:t xml:space="preserve"> will differ for the different species </w:t>
      </w:r>
      <w:r>
        <w:t xml:space="preserve">of SAV </w:t>
      </w:r>
      <w:r w:rsidRPr="00A41561">
        <w:t>among the four sites.</w:t>
      </w:r>
    </w:p>
    <w:p w14:paraId="70ACBD99" w14:textId="77777777" w:rsidR="00C0435E" w:rsidRPr="00DE4572" w:rsidRDefault="00C0435E" w:rsidP="00C0435E">
      <w:pPr>
        <w:spacing w:after="0"/>
        <w:ind w:left="1440"/>
      </w:pPr>
      <w:r w:rsidRPr="00AF4177">
        <w:rPr>
          <w:b/>
        </w:rPr>
        <w:t xml:space="preserve">Analysis: </w:t>
      </w:r>
      <w:r w:rsidRPr="00DE4572">
        <w:t>The rate of SAV turnover can be calculated between pairs of time points</w:t>
      </w:r>
      <w:r>
        <w:t xml:space="preserve"> for species of SAV</w:t>
      </w:r>
      <w:r w:rsidRPr="00DE4572">
        <w:t xml:space="preserve"> (January to March, January to October, March to October, and January to January). Metrics of turnover will be aerial coverage, biomass, and biovolume. Differences can be tested using t-tests. Significance can be set to 0.05.</w:t>
      </w:r>
    </w:p>
    <w:p w14:paraId="2DF2991C" w14:textId="77777777" w:rsidR="00C0435E" w:rsidRPr="00AF4177" w:rsidRDefault="00C0435E" w:rsidP="00C0435E">
      <w:pPr>
        <w:spacing w:after="0"/>
        <w:ind w:left="1440"/>
      </w:pPr>
    </w:p>
    <w:p w14:paraId="4EE88AD5" w14:textId="77777777" w:rsidR="00C0435E" w:rsidRDefault="00C0435E" w:rsidP="00C0435E">
      <w:pPr>
        <w:pStyle w:val="ListParagraph"/>
      </w:pPr>
    </w:p>
    <w:p w14:paraId="4A22E80B" w14:textId="77777777" w:rsidR="00C0435E" w:rsidRPr="00AF4177" w:rsidRDefault="00C0435E" w:rsidP="00C0435E">
      <w:pPr>
        <w:pStyle w:val="ListParagraph"/>
        <w:numPr>
          <w:ilvl w:val="0"/>
          <w:numId w:val="29"/>
        </w:numPr>
        <w:ind w:left="720"/>
        <w:rPr>
          <w:b/>
          <w:color w:val="008000"/>
        </w:rPr>
      </w:pPr>
      <w:r w:rsidRPr="00AF4177">
        <w:rPr>
          <w:b/>
          <w:color w:val="008000"/>
        </w:rPr>
        <w:t>Are SAV cover, composition, and turnover related to delta outflows?</w:t>
      </w:r>
    </w:p>
    <w:p w14:paraId="382CBF98" w14:textId="77777777" w:rsidR="00C0435E" w:rsidRDefault="00C0435E" w:rsidP="00C0435E">
      <w:pPr>
        <w:pStyle w:val="ListParagraph"/>
      </w:pPr>
      <w:r w:rsidRPr="0098388F">
        <w:rPr>
          <w:b/>
        </w:rPr>
        <w:t>Rationale:</w:t>
      </w:r>
      <w:r>
        <w:t xml:space="preserve"> Delta outflow has a major impact on the vegetation and aquatic biota of the delta ecosystem. Salinity, sedimentation, and a suite of other factors change as the distance from the golden gate bridge increases. Monitoring how SAV interacts with these factors will allow for a better understanding of what should be expected for SAV at sites within the delta.  This question will require multiple years of study.</w:t>
      </w:r>
    </w:p>
    <w:p w14:paraId="27BEFCA4" w14:textId="77777777" w:rsidR="00C0435E" w:rsidRDefault="00C0435E" w:rsidP="00C0435E">
      <w:pPr>
        <w:pStyle w:val="ListParagraph"/>
        <w:ind w:firstLine="720"/>
        <w:rPr>
          <w:b/>
        </w:rPr>
      </w:pPr>
      <w:r w:rsidRPr="006C6FEB">
        <w:rPr>
          <w:b/>
        </w:rPr>
        <w:t xml:space="preserve">Hypotheses: </w:t>
      </w:r>
    </w:p>
    <w:p w14:paraId="64EEF1EC" w14:textId="77777777" w:rsidR="00C0435E" w:rsidRDefault="00C0435E" w:rsidP="00C0435E">
      <w:pPr>
        <w:pStyle w:val="ListParagraph"/>
        <w:numPr>
          <w:ilvl w:val="0"/>
          <w:numId w:val="20"/>
        </w:numPr>
      </w:pPr>
      <w:r>
        <w:t xml:space="preserve"> Patterns of SAV cover, composition, and turnover will largely be related to flow and salinity. Therefore, gradients of those two factors will be the largest explanatory factors of SAV because they are associated with location within the delta.</w:t>
      </w:r>
    </w:p>
    <w:p w14:paraId="3DC3DC7A" w14:textId="77777777" w:rsidR="00C0435E" w:rsidRDefault="00C0435E" w:rsidP="00C0435E">
      <w:pPr>
        <w:ind w:left="720" w:firstLine="720"/>
      </w:pPr>
      <w:r w:rsidRPr="00CF7F2D">
        <w:rPr>
          <w:b/>
        </w:rPr>
        <w:t xml:space="preserve">Methods (SAV Mapping): </w:t>
      </w:r>
      <w:r w:rsidRPr="00CF7F2D">
        <w:t>Methods will be the same as in question 1.</w:t>
      </w:r>
    </w:p>
    <w:p w14:paraId="1DEE03D2" w14:textId="77777777" w:rsidR="00C0435E" w:rsidRDefault="00C0435E" w:rsidP="00C0435E">
      <w:pPr>
        <w:spacing w:after="0"/>
        <w:ind w:left="720" w:firstLine="720"/>
        <w:rPr>
          <w:b/>
        </w:rPr>
      </w:pPr>
      <w:r w:rsidRPr="0006784E">
        <w:rPr>
          <w:b/>
        </w:rPr>
        <w:t xml:space="preserve">Analysis: </w:t>
      </w:r>
    </w:p>
    <w:p w14:paraId="4F155E6A" w14:textId="77777777" w:rsidR="00C0435E" w:rsidRDefault="00C0435E" w:rsidP="00C0435E">
      <w:pPr>
        <w:spacing w:after="0"/>
        <w:ind w:left="720" w:firstLine="720"/>
        <w:rPr>
          <w:b/>
        </w:rPr>
      </w:pPr>
      <w:r>
        <w:rPr>
          <w:b/>
        </w:rPr>
        <w:t>Hypotheses:</w:t>
      </w:r>
    </w:p>
    <w:p w14:paraId="01D3DB28" w14:textId="77777777" w:rsidR="00C0435E" w:rsidRDefault="00C0435E" w:rsidP="00C0435E">
      <w:pPr>
        <w:spacing w:after="0"/>
        <w:ind w:left="1440"/>
      </w:pPr>
      <w:r>
        <w:rPr>
          <w:b/>
        </w:rPr>
        <w:t xml:space="preserve">H1: </w:t>
      </w:r>
      <w:r w:rsidRPr="007B7CF9">
        <w:t xml:space="preserve">Patterns of SAV cover, composition, and turnover will largely be related to flow and salinity. </w:t>
      </w:r>
      <w:r>
        <w:t>Gradients</w:t>
      </w:r>
      <w:r w:rsidRPr="007B7CF9">
        <w:t xml:space="preserve"> of those two factors will be the largest explanatory factors of SAV</w:t>
      </w:r>
      <w:r>
        <w:t>, these are tightly tied to location</w:t>
      </w:r>
      <w:r w:rsidRPr="007B7CF9">
        <w:t xml:space="preserve"> within the delta.</w:t>
      </w:r>
    </w:p>
    <w:p w14:paraId="378B4E6C" w14:textId="77777777" w:rsidR="00C0435E" w:rsidRDefault="00C0435E" w:rsidP="00C0435E">
      <w:pPr>
        <w:spacing w:after="0"/>
        <w:ind w:left="1440"/>
        <w:rPr>
          <w:b/>
        </w:rPr>
      </w:pPr>
      <w:r w:rsidRPr="00AF4177">
        <w:rPr>
          <w:b/>
        </w:rPr>
        <w:t xml:space="preserve">Analysis: </w:t>
      </w:r>
      <w:r w:rsidRPr="00C9384B">
        <w:t>SAV metrics of cover can be analyzed using multiple parameters, including flow and salinity,</w:t>
      </w:r>
      <w:r>
        <w:t xml:space="preserve"> in a GLM or GAM. If flow and salinity are indeed strong predictors they will explain a larger portion of the variance in the model. SAV composition relationships to predictor variables can be visually assessed using CCA and nmds plots. SAV metrics of composition can be analyzed using ANOSIM. In addition, CCA can produce visualizations. If location within the delta is a significant factor, groupings of SAV may cluster by regions in the delta. Metrics of turnover will be aerial coverage, biomass, and biovolume. Differences can be tested using t-tests.</w:t>
      </w:r>
      <w:r w:rsidRPr="001840E1">
        <w:t xml:space="preserve"> Significance can be set to 0.05.</w:t>
      </w:r>
    </w:p>
    <w:p w14:paraId="764C4440" w14:textId="77777777" w:rsidR="00C0435E" w:rsidRPr="00CF7F2D" w:rsidRDefault="00C0435E" w:rsidP="00C0435E">
      <w:pPr>
        <w:ind w:left="720" w:firstLine="720"/>
        <w:rPr>
          <w:b/>
        </w:rPr>
      </w:pPr>
    </w:p>
    <w:p w14:paraId="66E332E0" w14:textId="77777777" w:rsidR="00C0435E" w:rsidRDefault="00C0435E" w:rsidP="00C0435E">
      <w:pPr>
        <w:pStyle w:val="ListParagraph"/>
      </w:pPr>
    </w:p>
    <w:p w14:paraId="35239D4F" w14:textId="77777777" w:rsidR="00C0435E" w:rsidRPr="00F04224" w:rsidRDefault="00C0435E" w:rsidP="00C0435E">
      <w:pPr>
        <w:pStyle w:val="ListParagraph"/>
        <w:numPr>
          <w:ilvl w:val="0"/>
          <w:numId w:val="29"/>
        </w:numPr>
        <w:ind w:left="720"/>
        <w:rPr>
          <w:b/>
          <w:color w:val="943634" w:themeColor="accent2" w:themeShade="BF"/>
        </w:rPr>
      </w:pPr>
      <w:r w:rsidRPr="00F04224">
        <w:rPr>
          <w:b/>
          <w:color w:val="943634" w:themeColor="accent2" w:themeShade="BF"/>
        </w:rPr>
        <w:t>How do SAV cover, composition, and turnover respond to restoration of intertidal wetland sites?</w:t>
      </w:r>
    </w:p>
    <w:p w14:paraId="3256A2B0" w14:textId="77777777" w:rsidR="00C0435E" w:rsidRDefault="00C0435E" w:rsidP="00C0435E">
      <w:pPr>
        <w:pStyle w:val="ListParagraph"/>
      </w:pPr>
      <w:r w:rsidRPr="0098388F">
        <w:rPr>
          <w:b/>
        </w:rPr>
        <w:t>Rationale:</w:t>
      </w:r>
      <w:r>
        <w:t xml:space="preserve"> The alteration of habitats as is planned with the restoration sites in the delta is anticipated to have a multitude of interacting effects. In order to adaptively manage restoration sites, it will be important to identify successful and unsuccessful restoration components that can be employed in future restoration plans or incorporated into ongoing restorations. This question will require multiple years of study prior to and after restoration actions occur.</w:t>
      </w:r>
    </w:p>
    <w:p w14:paraId="40ABFC40" w14:textId="77777777" w:rsidR="00C0435E" w:rsidRDefault="00C0435E" w:rsidP="00C0435E">
      <w:pPr>
        <w:pStyle w:val="ListParagraph"/>
        <w:ind w:firstLine="720"/>
        <w:rPr>
          <w:b/>
        </w:rPr>
      </w:pPr>
      <w:r>
        <w:rPr>
          <w:b/>
        </w:rPr>
        <w:t>Hypotheses:</w:t>
      </w:r>
    </w:p>
    <w:p w14:paraId="20F8F393" w14:textId="77777777" w:rsidR="00C0435E" w:rsidRDefault="00C0435E" w:rsidP="00C0435E">
      <w:pPr>
        <w:pStyle w:val="ListParagraph"/>
        <w:numPr>
          <w:ilvl w:val="0"/>
          <w:numId w:val="22"/>
        </w:numPr>
      </w:pPr>
      <w:r>
        <w:t>Restoration sites will evolve after levee breaching proceeds. This evolution will consist of a change in the composition and cover of SAV. (SAV–invertebrate associations will likely follow changes in SAV at the site.)</w:t>
      </w:r>
    </w:p>
    <w:p w14:paraId="09A51D75" w14:textId="77777777" w:rsidR="00C0435E" w:rsidRPr="00CF7F2D" w:rsidRDefault="00C0435E" w:rsidP="00C0435E">
      <w:pPr>
        <w:ind w:left="1440"/>
      </w:pPr>
      <w:r w:rsidRPr="00CF7F2D">
        <w:rPr>
          <w:b/>
        </w:rPr>
        <w:t xml:space="preserve">Methods (SAV Mapping): </w:t>
      </w:r>
      <w:r w:rsidRPr="00CF7F2D">
        <w:t>Methods will be the same as in question 1.</w:t>
      </w:r>
    </w:p>
    <w:p w14:paraId="1E67B6D2" w14:textId="77777777" w:rsidR="00C0435E" w:rsidRPr="00A52A93" w:rsidRDefault="00C0435E" w:rsidP="00C0435E">
      <w:pPr>
        <w:spacing w:after="0" w:line="240" w:lineRule="auto"/>
        <w:ind w:left="720" w:firstLine="720"/>
        <w:rPr>
          <w:b/>
        </w:rPr>
      </w:pPr>
      <w:r w:rsidRPr="00A52A93">
        <w:rPr>
          <w:b/>
        </w:rPr>
        <w:t xml:space="preserve">Analysis: </w:t>
      </w:r>
    </w:p>
    <w:p w14:paraId="0BDD5B4D" w14:textId="77777777" w:rsidR="00C0435E" w:rsidRDefault="00C0435E" w:rsidP="00C0435E">
      <w:pPr>
        <w:pStyle w:val="ListParagraph"/>
        <w:spacing w:after="0" w:line="240" w:lineRule="auto"/>
        <w:ind w:firstLine="720"/>
        <w:rPr>
          <w:b/>
        </w:rPr>
      </w:pPr>
      <w:r>
        <w:rPr>
          <w:b/>
        </w:rPr>
        <w:t>Hypotheses:</w:t>
      </w:r>
    </w:p>
    <w:p w14:paraId="4604579D" w14:textId="77777777" w:rsidR="00C0435E" w:rsidRPr="00E20EDA" w:rsidRDefault="00C0435E" w:rsidP="00C0435E">
      <w:pPr>
        <w:pStyle w:val="ListParagraph"/>
        <w:ind w:left="1440"/>
      </w:pPr>
      <w:r>
        <w:rPr>
          <w:b/>
        </w:rPr>
        <w:t xml:space="preserve">H1: </w:t>
      </w:r>
      <w:r w:rsidRPr="00E20EDA">
        <w:t>1.</w:t>
      </w:r>
      <w:r w:rsidRPr="00E20EDA">
        <w:tab/>
        <w:t>Restoration sites will evolve after levee breaching proceeds. This evolution will consist of a change in the composition and cover of SAV.</w:t>
      </w:r>
    </w:p>
    <w:p w14:paraId="2FA1F62E" w14:textId="77777777" w:rsidR="00C0435E" w:rsidRPr="0045202B" w:rsidRDefault="00C0435E" w:rsidP="00C0435E">
      <w:pPr>
        <w:pStyle w:val="ListParagraph"/>
        <w:ind w:left="1800"/>
      </w:pPr>
      <w:r w:rsidRPr="006675EC">
        <w:rPr>
          <w:b/>
        </w:rPr>
        <w:t xml:space="preserve">Analysis: </w:t>
      </w:r>
      <w:r w:rsidRPr="00205E1D">
        <w:t xml:space="preserve">SAV data should be tested for autocorrelation using semivariograms. Assuming no corrections are required, individual metrics of </w:t>
      </w:r>
      <w:r>
        <w:t xml:space="preserve">SAV cover, biomass, and biovolume </w:t>
      </w:r>
      <w:r w:rsidRPr="00205E1D">
        <w:t xml:space="preserve">can compared </w:t>
      </w:r>
      <w:r>
        <w:t xml:space="preserve">between restoration and reference sites. Differences between SAV at discrete time points can be compared using t-tests or a nonparametric version (Wald-Wolfowitz runs test, Mann-Whitney U test). Significance </w:t>
      </w:r>
      <w:r w:rsidRPr="00205E1D">
        <w:t>can be set at 0.05.</w:t>
      </w:r>
      <w:r>
        <w:rPr>
          <w:b/>
        </w:rPr>
        <w:t xml:space="preserve"> </w:t>
      </w:r>
      <w:r>
        <w:t>To track progression over time, a GLMM can be run with restoration status as a factor.</w:t>
      </w:r>
    </w:p>
    <w:p w14:paraId="736E1BDF" w14:textId="77777777" w:rsidR="00C0435E" w:rsidRDefault="00C0435E" w:rsidP="00C0435E">
      <w:pPr>
        <w:ind w:firstLine="720"/>
        <w:rPr>
          <w:b/>
        </w:rPr>
      </w:pPr>
    </w:p>
    <w:p w14:paraId="6230400F" w14:textId="77777777" w:rsidR="00C0435E" w:rsidRPr="00E8602E" w:rsidRDefault="00C0435E" w:rsidP="00C0435E">
      <w:pPr>
        <w:pStyle w:val="ListParagraph"/>
        <w:numPr>
          <w:ilvl w:val="0"/>
          <w:numId w:val="29"/>
        </w:numPr>
        <w:ind w:left="720"/>
        <w:rPr>
          <w:b/>
          <w:color w:val="A50021"/>
        </w:rPr>
      </w:pPr>
      <w:r w:rsidRPr="00E8602E">
        <w:rPr>
          <w:b/>
          <w:color w:val="A50021"/>
        </w:rPr>
        <w:t>How do SAV cover, composition, and turnover affect invertebrate abundance and composition at tidal wetlands?</w:t>
      </w:r>
    </w:p>
    <w:p w14:paraId="701657A3" w14:textId="77777777" w:rsidR="00C0435E" w:rsidRDefault="00C0435E" w:rsidP="00C0435E">
      <w:pPr>
        <w:pStyle w:val="ListParagraph"/>
      </w:pPr>
      <w:r w:rsidRPr="00F4511E">
        <w:rPr>
          <w:b/>
        </w:rPr>
        <w:t>Rationale:</w:t>
      </w:r>
      <w:r>
        <w:t xml:space="preserve"> SAV habitat provides a complex architecture within which many invertebrates thrive. Many of these invertebrates are critical food items for endangered Delta Smelt, Longfin Smelt, and Chinook salmon. Identifying characteristics of SAV that harbor large quantities of ideal fish foods is among the goals of the FRP. Insights into SAV–invertebrate dynamics can inform ongoing and future restorations within the delta. This question will require multiple years of study for a full understanding but preliminary findings will be available after the first complete year of sampling.</w:t>
      </w:r>
    </w:p>
    <w:p w14:paraId="242D0067" w14:textId="77777777" w:rsidR="00C0435E" w:rsidRDefault="00C0435E" w:rsidP="00C0435E">
      <w:pPr>
        <w:pStyle w:val="ListParagraph"/>
        <w:ind w:firstLine="720"/>
        <w:rPr>
          <w:b/>
        </w:rPr>
      </w:pPr>
      <w:r>
        <w:rPr>
          <w:b/>
        </w:rPr>
        <w:t>Hypotheses:</w:t>
      </w:r>
    </w:p>
    <w:p w14:paraId="6D753061" w14:textId="77777777" w:rsidR="00C0435E" w:rsidRDefault="00C0435E" w:rsidP="00C0435E">
      <w:pPr>
        <w:pStyle w:val="ListParagraph"/>
        <w:numPr>
          <w:ilvl w:val="0"/>
          <w:numId w:val="21"/>
        </w:numPr>
      </w:pPr>
      <w:r w:rsidRPr="006C6FEB">
        <w:t>Estimates of invertebrate productivity will differ with the density of SAV cover.</w:t>
      </w:r>
    </w:p>
    <w:p w14:paraId="43CDE596" w14:textId="77777777" w:rsidR="00C0435E" w:rsidRDefault="00C0435E" w:rsidP="00C0435E">
      <w:pPr>
        <w:pStyle w:val="ListParagraph"/>
        <w:numPr>
          <w:ilvl w:val="0"/>
          <w:numId w:val="21"/>
        </w:numPr>
      </w:pPr>
      <w:r w:rsidRPr="006C6FEB">
        <w:t>Estimates of invertebrate productivity will differ with the species composition of SAV.</w:t>
      </w:r>
    </w:p>
    <w:p w14:paraId="4CED7825" w14:textId="77777777" w:rsidR="00C0435E" w:rsidRDefault="00C0435E" w:rsidP="00C0435E">
      <w:pPr>
        <w:pStyle w:val="ListParagraph"/>
        <w:numPr>
          <w:ilvl w:val="0"/>
          <w:numId w:val="19"/>
        </w:numPr>
      </w:pPr>
      <w:r>
        <w:t>Intermediate density SAV will support the most diverse assemblage of SAV-associated invertebrates.</w:t>
      </w:r>
    </w:p>
    <w:p w14:paraId="4D26F650" w14:textId="77777777" w:rsidR="00C0435E" w:rsidRDefault="00C0435E" w:rsidP="00C0435E">
      <w:pPr>
        <w:pStyle w:val="ListParagraph"/>
        <w:numPr>
          <w:ilvl w:val="0"/>
          <w:numId w:val="19"/>
        </w:numPr>
      </w:pPr>
      <w:r>
        <w:lastRenderedPageBreak/>
        <w:t xml:space="preserve">Higher rates of change in site-level SAV biomass (i.e. larger net increases since January) will support higher abundances of SAV-associated invertebrates in March and October. </w:t>
      </w:r>
    </w:p>
    <w:p w14:paraId="6AC430DA" w14:textId="77777777" w:rsidR="00C0435E" w:rsidRPr="006C6FEB" w:rsidRDefault="00C0435E" w:rsidP="00C0435E">
      <w:pPr>
        <w:pStyle w:val="ListParagraph"/>
        <w:ind w:left="1800"/>
      </w:pPr>
    </w:p>
    <w:p w14:paraId="03931A94" w14:textId="77777777" w:rsidR="00C0435E" w:rsidRDefault="00C0435E" w:rsidP="00C0435E">
      <w:pPr>
        <w:ind w:left="1440"/>
        <w:rPr>
          <w:b/>
        </w:rPr>
      </w:pPr>
      <w:r w:rsidRPr="00594AFC">
        <w:rPr>
          <w:b/>
        </w:rPr>
        <w:t>Methods</w:t>
      </w:r>
      <w:r>
        <w:rPr>
          <w:b/>
        </w:rPr>
        <w:t xml:space="preserve"> (Invert–SAV associations)</w:t>
      </w:r>
      <w:r w:rsidRPr="00594AFC">
        <w:rPr>
          <w:b/>
        </w:rPr>
        <w:t>:</w:t>
      </w:r>
    </w:p>
    <w:p w14:paraId="3D6F4B26" w14:textId="77777777" w:rsidR="00C0435E" w:rsidRPr="00D87439" w:rsidRDefault="00C0435E" w:rsidP="00C0435E">
      <w:pPr>
        <w:pStyle w:val="ListParagraph"/>
        <w:numPr>
          <w:ilvl w:val="0"/>
          <w:numId w:val="32"/>
        </w:numPr>
        <w:rPr>
          <w:b/>
        </w:rPr>
      </w:pPr>
      <w:r w:rsidRPr="00D87439">
        <w:rPr>
          <w:b/>
        </w:rPr>
        <w:t>Pre-field work</w:t>
      </w:r>
    </w:p>
    <w:p w14:paraId="71A2D129" w14:textId="77777777" w:rsidR="00C0435E" w:rsidRPr="00594AFC" w:rsidRDefault="00C0435E" w:rsidP="00C0435E">
      <w:pPr>
        <w:spacing w:after="0" w:line="240" w:lineRule="auto"/>
        <w:ind w:left="1800"/>
        <w:rPr>
          <w:b/>
        </w:rPr>
      </w:pPr>
      <w:r w:rsidRPr="00594AFC">
        <w:rPr>
          <w:b/>
        </w:rPr>
        <w:t xml:space="preserve">Site selection: </w:t>
      </w:r>
    </w:p>
    <w:p w14:paraId="0E3F025E"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24A75FD" w14:textId="77777777" w:rsidR="00C0435E" w:rsidRDefault="00C0435E" w:rsidP="00C0435E">
      <w:pPr>
        <w:pStyle w:val="ListParagraph"/>
        <w:spacing w:after="0" w:line="240" w:lineRule="auto"/>
        <w:ind w:left="1800"/>
        <w:rPr>
          <w:b/>
        </w:rPr>
      </w:pPr>
      <w:r w:rsidRPr="00594AFC">
        <w:rPr>
          <w:b/>
        </w:rPr>
        <w:t>Sample design (timing):</w:t>
      </w:r>
    </w:p>
    <w:p w14:paraId="1D9D3A56" w14:textId="77777777" w:rsidR="00C0435E" w:rsidRPr="00594AFC" w:rsidRDefault="00C0435E" w:rsidP="00C0435E">
      <w:pPr>
        <w:pStyle w:val="ListParagraph"/>
        <w:spacing w:after="0" w:line="240" w:lineRule="auto"/>
        <w:ind w:left="1800"/>
      </w:pPr>
      <w:r w:rsidRPr="00594AFC">
        <w:t>March &amp; October</w:t>
      </w:r>
      <w:r>
        <w:t>-</w:t>
      </w:r>
    </w:p>
    <w:p w14:paraId="33D3BD66" w14:textId="77777777" w:rsidR="00C0435E" w:rsidRDefault="00C0435E" w:rsidP="00C0435E">
      <w:pPr>
        <w:pStyle w:val="ListParagraph"/>
        <w:ind w:left="1800"/>
      </w:pPr>
      <w:r>
        <w:rPr>
          <w:b/>
        </w:rPr>
        <w:t>Rationale</w:t>
      </w:r>
      <w:r w:rsidRPr="00594AFC">
        <w:rPr>
          <w:b/>
        </w:rPr>
        <w:t>:</w:t>
      </w:r>
      <w:r w:rsidRPr="004724B2">
        <w:t xml:space="preserve"> Sampling along with invertebrates in the spring blitz to observe real-time associations between SAV composition and cover.</w:t>
      </w:r>
    </w:p>
    <w:p w14:paraId="5D15C8D2" w14:textId="77777777" w:rsidR="00C0435E" w:rsidRDefault="00C0435E" w:rsidP="00C0435E">
      <w:pPr>
        <w:pStyle w:val="ListParagraph"/>
        <w:ind w:left="1800"/>
        <w:rPr>
          <w:b/>
        </w:rPr>
      </w:pPr>
    </w:p>
    <w:p w14:paraId="27C6072B" w14:textId="77777777" w:rsidR="00C0435E" w:rsidRPr="00594AFC" w:rsidRDefault="00C0435E" w:rsidP="00C0435E">
      <w:pPr>
        <w:pStyle w:val="ListParagraph"/>
        <w:ind w:left="1800"/>
        <w:rPr>
          <w:b/>
        </w:rPr>
      </w:pPr>
      <w:r w:rsidRPr="00594AFC">
        <w:rPr>
          <w:b/>
        </w:rPr>
        <w:t>Sample design (spatial):</w:t>
      </w:r>
    </w:p>
    <w:p w14:paraId="730DBF28" w14:textId="77777777" w:rsidR="00C0435E" w:rsidRPr="004724B2" w:rsidRDefault="00C0435E" w:rsidP="00C0435E">
      <w:pPr>
        <w:pStyle w:val="ListParagraph"/>
        <w:ind w:left="1800"/>
      </w:pPr>
      <w:r>
        <w:rPr>
          <w:b/>
        </w:rPr>
        <w:t>~</w:t>
      </w:r>
      <w:ins w:id="90" w:author="Ellis, Daniel@Wildlife" w:date="2018-02-01T08:50:00Z">
        <w:r>
          <w:rPr>
            <w:b/>
          </w:rPr>
          <w:t>1</w:t>
        </w:r>
      </w:ins>
      <w:del w:id="91" w:author="Ellis, Daniel@Wildlife" w:date="2018-02-01T08:50:00Z">
        <w:r w:rsidDel="00501E08">
          <w:rPr>
            <w:b/>
          </w:rPr>
          <w:delText>5</w:delText>
        </w:r>
      </w:del>
      <w:r>
        <w:rPr>
          <w:b/>
        </w:rPr>
        <w:t xml:space="preserve"> x </w:t>
      </w:r>
      <w:del w:id="92" w:author="Ellis, Daniel@Wildlife" w:date="2018-02-01T08:51:00Z">
        <w:r w:rsidDel="00501E08">
          <w:rPr>
            <w:b/>
          </w:rPr>
          <w:delText>5</w:delText>
        </w:r>
      </w:del>
      <w:ins w:id="93" w:author="Ellis, Daniel@Wildlife" w:date="2018-02-01T08:51:00Z">
        <w:r>
          <w:rPr>
            <w:b/>
          </w:rPr>
          <w:t>1</w:t>
        </w:r>
      </w:ins>
      <w:r>
        <w:rPr>
          <w:b/>
        </w:rPr>
        <w:t xml:space="preserve"> m quadrats</w:t>
      </w:r>
      <w:r w:rsidRPr="004724B2">
        <w:rPr>
          <w:b/>
          <w:vertAlign w:val="superscript"/>
        </w:rPr>
        <w:t xml:space="preserve"> </w:t>
      </w:r>
      <w:r w:rsidRPr="004724B2">
        <w:rPr>
          <w:b/>
        </w:rPr>
        <w:t xml:space="preserve">- </w:t>
      </w:r>
    </w:p>
    <w:p w14:paraId="716B46C2" w14:textId="77777777" w:rsidR="00C0435E" w:rsidRDefault="00C0435E" w:rsidP="00C0435E">
      <w:pPr>
        <w:pStyle w:val="ListParagraph"/>
        <w:ind w:left="1800"/>
      </w:pPr>
      <w:r w:rsidRPr="004724B2">
        <w:t xml:space="preserve">Sampling for SAV will </w:t>
      </w:r>
      <w:r>
        <w:t xml:space="preserve">occur concurrently using a d-frame sweep net followed by a standard SAV rake in the same location. </w:t>
      </w:r>
    </w:p>
    <w:p w14:paraId="3B86699A" w14:textId="77777777" w:rsidR="00C0435E" w:rsidRPr="00594AFC" w:rsidRDefault="00C0435E" w:rsidP="00C0435E">
      <w:pPr>
        <w:pStyle w:val="ListParagraph"/>
        <w:ind w:left="1800"/>
        <w:rPr>
          <w:b/>
        </w:rPr>
      </w:pPr>
      <w:r w:rsidRPr="00594AFC">
        <w:rPr>
          <w:b/>
        </w:rPr>
        <w:t>Rationale:</w:t>
      </w:r>
      <w:r>
        <w:rPr>
          <w:b/>
        </w:rPr>
        <w:t xml:space="preserve"> </w:t>
      </w:r>
      <w:r w:rsidRPr="00594AFC">
        <w:t>SAV-associated invertebrates are small and are thought to be associated with microhabitats created by the SAV around them. Collection of invertebrates and SAV within a small quadrat should ensure that the invertebrates collected are representative of the SAV they came from.</w:t>
      </w:r>
      <w:r>
        <w:rPr>
          <w:b/>
        </w:rPr>
        <w:t xml:space="preserve"> </w:t>
      </w:r>
    </w:p>
    <w:p w14:paraId="2E8E0CCB" w14:textId="77777777" w:rsidR="00C0435E" w:rsidRDefault="00C0435E" w:rsidP="00C0435E">
      <w:pPr>
        <w:pStyle w:val="ListParagraph"/>
        <w:ind w:left="1800"/>
      </w:pPr>
    </w:p>
    <w:p w14:paraId="1A8D850A" w14:textId="77777777" w:rsidR="00C0435E" w:rsidRPr="00594AFC" w:rsidRDefault="00C0435E" w:rsidP="00C0435E">
      <w:pPr>
        <w:pStyle w:val="ListParagraph"/>
        <w:numPr>
          <w:ilvl w:val="0"/>
          <w:numId w:val="32"/>
        </w:numPr>
        <w:rPr>
          <w:b/>
        </w:rPr>
      </w:pPr>
      <w:r w:rsidRPr="00594AFC">
        <w:rPr>
          <w:b/>
        </w:rPr>
        <w:t>Field work</w:t>
      </w:r>
    </w:p>
    <w:p w14:paraId="42359A70" w14:textId="77777777" w:rsidR="00C0435E" w:rsidRDefault="00C0435E" w:rsidP="00C0435E">
      <w:pPr>
        <w:pStyle w:val="ListParagraph"/>
        <w:ind w:left="1800"/>
      </w:pPr>
      <w:r>
        <w:t xml:space="preserve">Sites will be selected per the current SOPs for SAV-invertebrate samples. </w:t>
      </w:r>
    </w:p>
    <w:p w14:paraId="1D72914F" w14:textId="77777777" w:rsidR="00C0435E" w:rsidRDefault="00C0435E" w:rsidP="00C0435E">
      <w:pPr>
        <w:pStyle w:val="ListParagraph"/>
        <w:numPr>
          <w:ilvl w:val="0"/>
          <w:numId w:val="24"/>
        </w:numPr>
      </w:pPr>
      <w:r>
        <w:t xml:space="preserve">Relevant field notes will be taken upon reaching a site. </w:t>
      </w:r>
    </w:p>
    <w:p w14:paraId="4F3D3646" w14:textId="77777777" w:rsidR="00C0435E" w:rsidRDefault="00C0435E" w:rsidP="00C0435E">
      <w:pPr>
        <w:pStyle w:val="ListParagraph"/>
        <w:numPr>
          <w:ilvl w:val="0"/>
          <w:numId w:val="24"/>
        </w:numPr>
      </w:pPr>
      <w:r>
        <w:t>A sweep net sample will be collected and stored for invertebrates.</w:t>
      </w:r>
    </w:p>
    <w:p w14:paraId="7A580C91" w14:textId="77777777" w:rsidR="00C0435E" w:rsidRDefault="00C0435E" w:rsidP="00C0435E">
      <w:pPr>
        <w:pStyle w:val="ListParagraph"/>
        <w:numPr>
          <w:ilvl w:val="0"/>
          <w:numId w:val="24"/>
        </w:numPr>
      </w:pPr>
      <w:r>
        <w:t>A SAV rake sample will be collected from the exact location from which the sweep net sampling was conducted.</w:t>
      </w:r>
    </w:p>
    <w:p w14:paraId="1EE72185" w14:textId="77777777" w:rsidR="00C0435E" w:rsidRDefault="00C0435E" w:rsidP="00C0435E">
      <w:pPr>
        <w:pStyle w:val="ListParagraph"/>
        <w:numPr>
          <w:ilvl w:val="0"/>
          <w:numId w:val="24"/>
        </w:numPr>
      </w:pPr>
      <w:r>
        <w:t xml:space="preserve">SAV composition will be taken from % tines covered by SAV. </w:t>
      </w:r>
    </w:p>
    <w:p w14:paraId="23FDB51F" w14:textId="77777777" w:rsidR="00C0435E" w:rsidRDefault="00C0435E" w:rsidP="00C0435E">
      <w:pPr>
        <w:pStyle w:val="ListParagraph"/>
        <w:numPr>
          <w:ilvl w:val="0"/>
          <w:numId w:val="24"/>
        </w:numPr>
      </w:pPr>
      <w:r>
        <w:t xml:space="preserve">SAV will be weighed using a salad spinner. </w:t>
      </w:r>
    </w:p>
    <w:p w14:paraId="571A3CE1" w14:textId="77777777" w:rsidR="00C0435E" w:rsidRDefault="00C0435E" w:rsidP="00C0435E">
      <w:pPr>
        <w:pStyle w:val="ListParagraph"/>
        <w:numPr>
          <w:ilvl w:val="0"/>
          <w:numId w:val="24"/>
        </w:numPr>
      </w:pPr>
      <w:r>
        <w:t>SAV need not be kept.</w:t>
      </w:r>
    </w:p>
    <w:p w14:paraId="249E5CAE" w14:textId="77777777" w:rsidR="00C0435E" w:rsidRDefault="00C0435E" w:rsidP="00C0435E">
      <w:pPr>
        <w:pStyle w:val="ListParagraph"/>
        <w:ind w:left="1800"/>
      </w:pPr>
    </w:p>
    <w:p w14:paraId="6A5649FD" w14:textId="77777777" w:rsidR="00C0435E" w:rsidRDefault="00C0435E" w:rsidP="00C0435E">
      <w:pPr>
        <w:pStyle w:val="ListParagraph"/>
        <w:numPr>
          <w:ilvl w:val="0"/>
          <w:numId w:val="32"/>
        </w:numPr>
        <w:rPr>
          <w:b/>
        </w:rPr>
      </w:pPr>
      <w:r w:rsidRPr="00F76211">
        <w:rPr>
          <w:b/>
        </w:rPr>
        <w:t>Laboratory</w:t>
      </w:r>
    </w:p>
    <w:p w14:paraId="0B615364" w14:textId="77777777" w:rsidR="00C0435E" w:rsidRDefault="00C0435E" w:rsidP="00C0435E">
      <w:pPr>
        <w:pStyle w:val="ListParagraph"/>
        <w:numPr>
          <w:ilvl w:val="0"/>
          <w:numId w:val="25"/>
        </w:numPr>
      </w:pPr>
      <w:r>
        <w:t>Sample jars and field data will be entered into the necessary databases and tables.</w:t>
      </w:r>
    </w:p>
    <w:p w14:paraId="2FC8ED0F" w14:textId="77777777" w:rsidR="00C0435E" w:rsidRDefault="00C0435E" w:rsidP="00C0435E">
      <w:pPr>
        <w:pStyle w:val="ListParagraph"/>
        <w:numPr>
          <w:ilvl w:val="0"/>
          <w:numId w:val="25"/>
        </w:numPr>
      </w:pPr>
      <w:r>
        <w:t>Invertebrates captured in the sweep net will be separated and enumerated to the lowest taxonomic level possible.</w:t>
      </w:r>
    </w:p>
    <w:p w14:paraId="4A3B2819" w14:textId="77777777" w:rsidR="00C0435E" w:rsidRDefault="00C0435E" w:rsidP="00C0435E">
      <w:pPr>
        <w:pStyle w:val="ListParagraph"/>
        <w:numPr>
          <w:ilvl w:val="0"/>
          <w:numId w:val="25"/>
        </w:numPr>
      </w:pPr>
      <w:r>
        <w:t>Dry weight calculations of vegetation caught in the sweep nets will be conducted in the laboratory.</w:t>
      </w:r>
    </w:p>
    <w:p w14:paraId="5A7E2424" w14:textId="77777777" w:rsidR="00C0435E" w:rsidRDefault="00C0435E" w:rsidP="00C0435E">
      <w:pPr>
        <w:pStyle w:val="ListParagraph"/>
        <w:ind w:left="2160"/>
      </w:pPr>
    </w:p>
    <w:p w14:paraId="343D69D9" w14:textId="77777777" w:rsidR="00C0435E" w:rsidRDefault="00C0435E" w:rsidP="00C0435E">
      <w:pPr>
        <w:pStyle w:val="ListParagraph"/>
        <w:numPr>
          <w:ilvl w:val="0"/>
          <w:numId w:val="32"/>
        </w:numPr>
        <w:rPr>
          <w:b/>
        </w:rPr>
      </w:pPr>
      <w:r>
        <w:rPr>
          <w:b/>
        </w:rPr>
        <w:t>Sample processing</w:t>
      </w:r>
    </w:p>
    <w:p w14:paraId="33126B78" w14:textId="77777777" w:rsidR="00C0435E" w:rsidRDefault="00C0435E" w:rsidP="00C0435E">
      <w:pPr>
        <w:pStyle w:val="ListParagraph"/>
        <w:numPr>
          <w:ilvl w:val="0"/>
          <w:numId w:val="26"/>
        </w:numPr>
      </w:pPr>
      <w:r>
        <w:lastRenderedPageBreak/>
        <w:t xml:space="preserve">SAV weights from vegetation caught in a sweep net will be added to vegetation from SAV rakes at the same point. </w:t>
      </w:r>
    </w:p>
    <w:p w14:paraId="64B1B8ED" w14:textId="77777777" w:rsidR="00C0435E" w:rsidRDefault="00C0435E" w:rsidP="00C0435E">
      <w:pPr>
        <w:pStyle w:val="ListParagraph"/>
        <w:numPr>
          <w:ilvl w:val="0"/>
          <w:numId w:val="26"/>
        </w:numPr>
      </w:pPr>
      <w:r>
        <w:t xml:space="preserve">Invertebrate data will be assessed using counts, measurements, and as CPUE based on the dry weight and wet weight of the SAV in the sweep net. </w:t>
      </w:r>
    </w:p>
    <w:p w14:paraId="1110503D" w14:textId="77777777" w:rsidR="00C0435E" w:rsidRDefault="00C0435E" w:rsidP="00C0435E">
      <w:pPr>
        <w:pStyle w:val="ListParagraph"/>
        <w:numPr>
          <w:ilvl w:val="0"/>
          <w:numId w:val="26"/>
        </w:numPr>
      </w:pPr>
      <w:r>
        <w:t xml:space="preserve">Invertebrates will be assessed in association with the SAV the SAV rake collected but SAV rake collections will not be incorporated in CPUE’s.  </w:t>
      </w:r>
      <w:r w:rsidRPr="004724B2">
        <w:t xml:space="preserve"> </w:t>
      </w:r>
    </w:p>
    <w:p w14:paraId="39E2FC77" w14:textId="77777777" w:rsidR="00C0435E" w:rsidRDefault="00C0435E" w:rsidP="00C0435E">
      <w:pPr>
        <w:pStyle w:val="ListParagraph"/>
        <w:ind w:left="2160"/>
      </w:pPr>
    </w:p>
    <w:p w14:paraId="53FC45EF" w14:textId="77777777" w:rsidR="00C0435E" w:rsidRPr="00024F01" w:rsidRDefault="00C0435E" w:rsidP="00C0435E">
      <w:pPr>
        <w:pStyle w:val="ListParagraph"/>
        <w:numPr>
          <w:ilvl w:val="0"/>
          <w:numId w:val="32"/>
        </w:numPr>
        <w:rPr>
          <w:b/>
        </w:rPr>
      </w:pPr>
      <w:r w:rsidRPr="00024F01">
        <w:rPr>
          <w:b/>
        </w:rPr>
        <w:t xml:space="preserve">Analysis: </w:t>
      </w:r>
    </w:p>
    <w:p w14:paraId="1013C076" w14:textId="77777777" w:rsidR="00C0435E" w:rsidRDefault="00C0435E" w:rsidP="00C0435E">
      <w:pPr>
        <w:pStyle w:val="ListParagraph"/>
        <w:ind w:firstLine="720"/>
        <w:rPr>
          <w:b/>
        </w:rPr>
      </w:pPr>
      <w:r>
        <w:rPr>
          <w:b/>
        </w:rPr>
        <w:t>Hypotheses:</w:t>
      </w:r>
    </w:p>
    <w:p w14:paraId="60CB3227" w14:textId="77777777" w:rsidR="00C0435E" w:rsidRPr="00C73A91" w:rsidRDefault="00C0435E" w:rsidP="00C0435E">
      <w:pPr>
        <w:pStyle w:val="ListParagraph"/>
        <w:ind w:firstLine="720"/>
        <w:rPr>
          <w:b/>
        </w:rPr>
      </w:pPr>
      <w:r>
        <w:rPr>
          <w:b/>
        </w:rPr>
        <w:t xml:space="preserve">H1: </w:t>
      </w:r>
      <w:r w:rsidRPr="006C6FEB">
        <w:t>Estimates of invertebrate productivity will differ with the density of SAV cover.</w:t>
      </w:r>
    </w:p>
    <w:p w14:paraId="6E4FE05A" w14:textId="77777777" w:rsidR="00C0435E" w:rsidRDefault="00C0435E" w:rsidP="00C0435E">
      <w:pPr>
        <w:pStyle w:val="ListParagraph"/>
        <w:ind w:left="1800"/>
        <w:rPr>
          <w:b/>
        </w:rPr>
      </w:pPr>
      <w:r w:rsidRPr="006675EC">
        <w:rPr>
          <w:b/>
        </w:rPr>
        <w:t xml:space="preserve">Analysis: </w:t>
      </w:r>
      <w:r w:rsidRPr="00205E1D">
        <w:t>SAV data should be tested for autocorrelation using semivariograms. Assuming no corrections are required, individual metrics of invertebrate productivity and composition can compared with SAV biomass using a</w:t>
      </w:r>
      <w:r>
        <w:t>n ANOVA and</w:t>
      </w:r>
      <w:r w:rsidRPr="00205E1D">
        <w:t xml:space="preserve"> GLM. Significance can be set at 0.05.</w:t>
      </w:r>
      <w:r>
        <w:rPr>
          <w:b/>
        </w:rPr>
        <w:t xml:space="preserve"> </w:t>
      </w:r>
    </w:p>
    <w:p w14:paraId="095EC2E7" w14:textId="77777777" w:rsidR="00C0435E" w:rsidRDefault="00C0435E" w:rsidP="00C0435E">
      <w:pPr>
        <w:spacing w:after="0"/>
        <w:ind w:left="1440"/>
      </w:pPr>
      <w:r w:rsidRPr="00C73A91">
        <w:rPr>
          <w:b/>
        </w:rPr>
        <w:t>H2:</w:t>
      </w:r>
      <w:r>
        <w:t xml:space="preserve"> </w:t>
      </w:r>
      <w:r w:rsidRPr="006C6FEB">
        <w:t>Estimates of invertebrate productivity</w:t>
      </w:r>
      <w:r>
        <w:t xml:space="preserve"> and composition</w:t>
      </w:r>
      <w:r w:rsidRPr="006C6FEB">
        <w:t xml:space="preserve"> will differ with the species composition of SAV.</w:t>
      </w:r>
    </w:p>
    <w:p w14:paraId="1367C21B" w14:textId="77777777" w:rsidR="00C0435E" w:rsidRPr="00AD732F" w:rsidRDefault="00C0435E" w:rsidP="00C0435E">
      <w:pPr>
        <w:spacing w:after="0"/>
        <w:ind w:left="1440" w:firstLine="360"/>
      </w:pPr>
      <w:r w:rsidRPr="006675EC">
        <w:rPr>
          <w:b/>
        </w:rPr>
        <w:t>Analysis:</w:t>
      </w:r>
      <w:r>
        <w:t xml:space="preserve"> ANOSIM can be utilized to associate distinct SAV compositions with those in invertebrates. ANOSIM can also be used to compare estimates of invertebrate productivity (abundance, biomass, CPUE) with the SAV they came from. Data can be visualized using a CCA or nmds. If the relationships are real, groupings or types of vegetation will be significantly correlated with groupings of invertebrates in the ANOSIM.</w:t>
      </w:r>
      <w:r w:rsidRPr="00AD732F">
        <w:t xml:space="preserve"> </w:t>
      </w:r>
    </w:p>
    <w:p w14:paraId="0E8E4367" w14:textId="77777777" w:rsidR="00C0435E" w:rsidRDefault="00C0435E" w:rsidP="00C0435E">
      <w:pPr>
        <w:spacing w:after="0"/>
        <w:ind w:left="1440" w:firstLine="360"/>
      </w:pPr>
    </w:p>
    <w:p w14:paraId="02BC85BD" w14:textId="77777777" w:rsidR="00C0435E" w:rsidRDefault="00C0435E" w:rsidP="00C0435E">
      <w:pPr>
        <w:spacing w:after="0"/>
        <w:ind w:left="1440"/>
      </w:pPr>
      <w:r w:rsidRPr="00C73A91">
        <w:rPr>
          <w:b/>
        </w:rPr>
        <w:t>H3:</w:t>
      </w:r>
      <w:r>
        <w:t xml:space="preserve"> Intermediate density SAV will support the most diverse assemblage of SAV-associated invertebrates.</w:t>
      </w:r>
    </w:p>
    <w:p w14:paraId="1563436F" w14:textId="77777777" w:rsidR="00C0435E" w:rsidRDefault="00C0435E" w:rsidP="00C0435E">
      <w:pPr>
        <w:pStyle w:val="ListParagraph"/>
        <w:spacing w:after="0"/>
        <w:ind w:left="1800"/>
      </w:pPr>
      <w:r w:rsidRPr="00C73A91">
        <w:rPr>
          <w:b/>
        </w:rPr>
        <w:t>Analysis:</w:t>
      </w:r>
      <w:r>
        <w:t xml:space="preserve"> SAV samples can be ranked based upon their density (biomass, biovolume). If the hypothesis is correct, a plot of (x vs. y) SAV density vs. invertebrate productivity will result in a peak at intermediate levels of SAV density. This can be visualized using a CCA or nmds and analyzed using an ANOSIM. </w:t>
      </w:r>
      <w:r w:rsidRPr="00AD732F">
        <w:t>Significance can be set at 0.05.</w:t>
      </w:r>
    </w:p>
    <w:p w14:paraId="1C1EAD67" w14:textId="77777777" w:rsidR="00C0435E" w:rsidRDefault="00C0435E" w:rsidP="00C0435E">
      <w:pPr>
        <w:pStyle w:val="ListParagraph"/>
        <w:spacing w:after="0"/>
        <w:ind w:left="1800"/>
      </w:pPr>
    </w:p>
    <w:p w14:paraId="5FEF1C1C" w14:textId="77777777" w:rsidR="00C0435E" w:rsidRDefault="00C0435E" w:rsidP="00C0435E">
      <w:pPr>
        <w:spacing w:after="0"/>
        <w:ind w:left="1440"/>
      </w:pPr>
      <w:r w:rsidRPr="00C73A91">
        <w:rPr>
          <w:b/>
        </w:rPr>
        <w:t>H4:</w:t>
      </w:r>
      <w:r>
        <w:t xml:space="preserve"> Higher rates of change in site-level SAV biomass (i.e. larger net increases since January) will support higher abundances of SAV-associated invertebrates in March and October. </w:t>
      </w:r>
    </w:p>
    <w:p w14:paraId="73165A40" w14:textId="77777777" w:rsidR="00C0435E" w:rsidRPr="00AD732F" w:rsidRDefault="00C0435E" w:rsidP="00C0435E">
      <w:pPr>
        <w:spacing w:after="0"/>
        <w:ind w:left="1440"/>
      </w:pPr>
      <w:r>
        <w:rPr>
          <w:b/>
        </w:rPr>
        <w:tab/>
        <w:t>Analysis:</w:t>
      </w:r>
      <w:r>
        <w:t xml:space="preserve"> Site-level SAV biomass can be estimated from measurements taken at different points in the year. Within each time period two metrics will be calculated: 1. Samples will be treated as random quadrats representing a % of the site and 2. SAV biomass will be interpolated using R and GIS mapping to estimate biomass at the site. These metrics will be calculated for each site and time period. Metrics of invertebrate biomass and diversity can be plotted against SAV biomass and biovolume estimates. A GAM can be tested to confirm that rates of turnover are significantly linked to metrics of invertebrate biomass or diversity. If the relationship between turnover and invertebrates is real, regressions of the two datasets will be significant and SAV turnover </w:t>
      </w:r>
      <w:r>
        <w:lastRenderedPageBreak/>
        <w:t>will be selected as a significant parameter among others used in the GAM.</w:t>
      </w:r>
      <w:r w:rsidRPr="00AD732F">
        <w:t xml:space="preserve"> Significance can be set at 0.05.</w:t>
      </w:r>
    </w:p>
    <w:p w14:paraId="3B9141A9" w14:textId="77777777" w:rsidR="00C0435E" w:rsidRDefault="00C0435E" w:rsidP="00C0435E">
      <w:pPr>
        <w:pStyle w:val="ListParagraph"/>
        <w:ind w:left="1800"/>
        <w:rPr>
          <w:b/>
        </w:rPr>
      </w:pPr>
    </w:p>
    <w:p w14:paraId="4E90C656" w14:textId="77777777" w:rsidR="00C0435E" w:rsidRDefault="00C0435E" w:rsidP="00C0435E">
      <w:pPr>
        <w:ind w:firstLine="720"/>
        <w:rPr>
          <w:b/>
        </w:rPr>
      </w:pPr>
    </w:p>
    <w:p w14:paraId="2315B832" w14:textId="77777777" w:rsidR="00C0435E" w:rsidRPr="00D25D35" w:rsidRDefault="00C0435E" w:rsidP="00C0435E">
      <w:pPr>
        <w:pStyle w:val="ListParagraph"/>
        <w:numPr>
          <w:ilvl w:val="0"/>
          <w:numId w:val="29"/>
        </w:numPr>
        <w:ind w:left="720"/>
        <w:rPr>
          <w:b/>
          <w:color w:val="990099"/>
        </w:rPr>
      </w:pPr>
      <w:r w:rsidRPr="00D25D35">
        <w:rPr>
          <w:b/>
          <w:color w:val="990099"/>
        </w:rPr>
        <w:t>How do SAV measurements of biomass by wet weight, dry weight, and bio volume compare to one another; are reliable conversions available to expedite monitoring tasks?</w:t>
      </w:r>
    </w:p>
    <w:p w14:paraId="13481FAC" w14:textId="77777777" w:rsidR="00C0435E" w:rsidRDefault="00C0435E" w:rsidP="00C0435E">
      <w:pPr>
        <w:pStyle w:val="ListParagraph"/>
      </w:pPr>
      <w:r w:rsidRPr="00F4511E">
        <w:rPr>
          <w:b/>
        </w:rPr>
        <w:t>Rationale:</w:t>
      </w:r>
      <w:r>
        <w:t xml:space="preserve"> Measurements of SAV often rely on dry weights to ensure comparability. Unfortunately the quantity of vegetation and the number of samples required by our monitoring efforts preclude the time required to dry weigh each sample of SAV. This sub study would result in reliable conversions between wet and dry weights for SAV biomass estimates; this will allow the FRP monitoring group to use wet weights taken in the field rather than relying on time-intensive efforts. This sub study will also evaluate if estimate of biovolume collected from the boat’s sonar device can be used in lieu of SAV rakes or to reduce time on site to assess SAV. This question and its study can be completed in less than one complete year of sampling.</w:t>
      </w:r>
    </w:p>
    <w:p w14:paraId="50F3C43A" w14:textId="77777777" w:rsidR="00C0435E" w:rsidRDefault="00C0435E" w:rsidP="00C0435E">
      <w:pPr>
        <w:pStyle w:val="ListParagraph"/>
        <w:ind w:firstLine="720"/>
        <w:rPr>
          <w:b/>
        </w:rPr>
      </w:pPr>
      <w:r>
        <w:rPr>
          <w:b/>
        </w:rPr>
        <w:t>Hypotheses:</w:t>
      </w:r>
    </w:p>
    <w:p w14:paraId="32BBCE7F" w14:textId="77777777" w:rsidR="00C0435E" w:rsidRPr="00D87439" w:rsidRDefault="00C0435E" w:rsidP="00C0435E">
      <w:pPr>
        <w:pStyle w:val="ListParagraph"/>
        <w:numPr>
          <w:ilvl w:val="0"/>
          <w:numId w:val="31"/>
        </w:numPr>
      </w:pPr>
      <w:r w:rsidRPr="00D87439">
        <w:t xml:space="preserve">Regressions between metrics of SAV biomass on a wet weight and dry weight basis will be significantly correlated to one another. </w:t>
      </w:r>
    </w:p>
    <w:p w14:paraId="69EDA76A" w14:textId="77777777" w:rsidR="00C0435E" w:rsidRPr="00D87439" w:rsidRDefault="00C0435E" w:rsidP="00C0435E">
      <w:pPr>
        <w:pStyle w:val="ListParagraph"/>
        <w:numPr>
          <w:ilvl w:val="0"/>
          <w:numId w:val="31"/>
        </w:numPr>
      </w:pPr>
      <w:r w:rsidRPr="00D87439">
        <w:t xml:space="preserve">Regressions between metrics of biovolume and biomass will be significantly correlated to one another. </w:t>
      </w:r>
    </w:p>
    <w:p w14:paraId="5D3C8012" w14:textId="77777777" w:rsidR="00C0435E" w:rsidRPr="006C6FEB" w:rsidRDefault="00C0435E" w:rsidP="00C0435E">
      <w:pPr>
        <w:pStyle w:val="ListParagraph"/>
        <w:ind w:left="1800"/>
      </w:pPr>
    </w:p>
    <w:p w14:paraId="750A2853" w14:textId="77777777" w:rsidR="00C0435E" w:rsidRDefault="00C0435E" w:rsidP="00C0435E">
      <w:pPr>
        <w:ind w:left="1440"/>
        <w:rPr>
          <w:b/>
        </w:rPr>
      </w:pPr>
      <w:r w:rsidRPr="00594AFC">
        <w:rPr>
          <w:b/>
        </w:rPr>
        <w:t>Methods</w:t>
      </w:r>
      <w:r>
        <w:rPr>
          <w:b/>
        </w:rPr>
        <w:t xml:space="preserve"> (SAV weight correlations)</w:t>
      </w:r>
      <w:r w:rsidRPr="00594AFC">
        <w:rPr>
          <w:b/>
        </w:rPr>
        <w:t>:</w:t>
      </w:r>
    </w:p>
    <w:p w14:paraId="21B9E6AC" w14:textId="77777777" w:rsidR="00C0435E" w:rsidRDefault="00C0435E" w:rsidP="00C0435E">
      <w:pPr>
        <w:pStyle w:val="ListParagraph"/>
        <w:numPr>
          <w:ilvl w:val="0"/>
          <w:numId w:val="33"/>
        </w:numPr>
        <w:rPr>
          <w:b/>
        </w:rPr>
      </w:pPr>
      <w:r w:rsidRPr="00D87439">
        <w:rPr>
          <w:b/>
        </w:rPr>
        <w:t>Pre-field work</w:t>
      </w:r>
    </w:p>
    <w:p w14:paraId="73D32B53" w14:textId="77777777" w:rsidR="00C0435E" w:rsidRPr="00D87439" w:rsidRDefault="00C0435E" w:rsidP="00C0435E">
      <w:pPr>
        <w:pStyle w:val="ListParagraph"/>
        <w:ind w:left="1800"/>
        <w:rPr>
          <w:b/>
        </w:rPr>
      </w:pPr>
      <w:r>
        <w:t xml:space="preserve">For this sub-study </w:t>
      </w:r>
      <w:r w:rsidRPr="0042229D">
        <w:t>the most common SAV species will be sought out and collected per the normal SAV rake methods</w:t>
      </w:r>
      <w:r>
        <w:t>: Brazilian waterweed (</w:t>
      </w:r>
      <w:r w:rsidRPr="000357C6">
        <w:rPr>
          <w:i/>
        </w:rPr>
        <w:t>Egeria densa</w:t>
      </w:r>
      <w:r>
        <w:t>), Curlyleaf pondweed (</w:t>
      </w:r>
      <w:r w:rsidRPr="000357C6">
        <w:rPr>
          <w:i/>
        </w:rPr>
        <w:t>Potamogeton crispus</w:t>
      </w:r>
      <w:r>
        <w:t>), Carolina fanwort (</w:t>
      </w:r>
      <w:r w:rsidRPr="000357C6">
        <w:rPr>
          <w:i/>
        </w:rPr>
        <w:t>Cabomba caroliniana</w:t>
      </w:r>
      <w:r>
        <w:t>), Eurasian watermilfoil (</w:t>
      </w:r>
      <w:r w:rsidRPr="000357C6">
        <w:rPr>
          <w:i/>
        </w:rPr>
        <w:t>Myriophyllum spicatum</w:t>
      </w:r>
      <w:r>
        <w:t>), Coontail (</w:t>
      </w:r>
      <w:r w:rsidRPr="000357C6">
        <w:rPr>
          <w:i/>
        </w:rPr>
        <w:t>Ceratophyllum demersum</w:t>
      </w:r>
      <w:r>
        <w:t>), American pondweed (</w:t>
      </w:r>
      <w:r w:rsidRPr="000357C6">
        <w:rPr>
          <w:i/>
        </w:rPr>
        <w:t>Elodea Canadensis</w:t>
      </w:r>
      <w:r>
        <w:t>), Sago pondweed (</w:t>
      </w:r>
      <w:r w:rsidRPr="000357C6">
        <w:rPr>
          <w:i/>
        </w:rPr>
        <w:t>Stuckenia spp</w:t>
      </w:r>
      <w:r>
        <w:t>.), and Longleaf pondweed (</w:t>
      </w:r>
      <w:r w:rsidRPr="000357C6">
        <w:rPr>
          <w:i/>
        </w:rPr>
        <w:t>Potomogeton nodosus</w:t>
      </w:r>
      <w:r>
        <w:t>)</w:t>
      </w:r>
      <w:ins w:id="94" w:author="Ellis, Daniel@Wildlife" w:date="2018-02-01T08:51:00Z">
        <w:r>
          <w:t>, as well as filamentous algae (which is not a rooted aquatic plant but is often found among SAV samples).</w:t>
        </w:r>
      </w:ins>
      <w:del w:id="95" w:author="Ellis, Daniel@Wildlife" w:date="2018-02-01T08:51:00Z">
        <w:r w:rsidDel="00501E08">
          <w:delText>.</w:delText>
        </w:r>
      </w:del>
    </w:p>
    <w:p w14:paraId="0731FD00" w14:textId="77777777" w:rsidR="00C0435E" w:rsidRPr="00594AFC" w:rsidRDefault="00C0435E" w:rsidP="00C0435E">
      <w:pPr>
        <w:spacing w:after="0" w:line="240" w:lineRule="auto"/>
        <w:ind w:left="1800"/>
        <w:rPr>
          <w:b/>
        </w:rPr>
      </w:pPr>
      <w:r w:rsidRPr="00594AFC">
        <w:rPr>
          <w:b/>
        </w:rPr>
        <w:t xml:space="preserve">Site selection: </w:t>
      </w:r>
    </w:p>
    <w:p w14:paraId="23C3A791"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40032DB" w14:textId="77777777" w:rsidR="00C0435E" w:rsidRDefault="00C0435E" w:rsidP="00C0435E">
      <w:pPr>
        <w:pStyle w:val="ListParagraph"/>
        <w:spacing w:after="0" w:line="240" w:lineRule="auto"/>
        <w:ind w:left="1800"/>
        <w:rPr>
          <w:b/>
        </w:rPr>
      </w:pPr>
      <w:r w:rsidRPr="00594AFC">
        <w:rPr>
          <w:b/>
        </w:rPr>
        <w:t>Sample design (timing):</w:t>
      </w:r>
    </w:p>
    <w:p w14:paraId="36ABB27B" w14:textId="77777777" w:rsidR="00C0435E" w:rsidRPr="00594AFC" w:rsidRDefault="00C0435E" w:rsidP="00C0435E">
      <w:pPr>
        <w:pStyle w:val="ListParagraph"/>
        <w:spacing w:after="0" w:line="240" w:lineRule="auto"/>
        <w:ind w:left="1800"/>
      </w:pPr>
      <w:r>
        <w:t>Year round and some methods will occur primarily in summer</w:t>
      </w:r>
    </w:p>
    <w:p w14:paraId="73EAF7FD" w14:textId="77777777" w:rsidR="00C0435E" w:rsidRDefault="00C0435E" w:rsidP="00C0435E">
      <w:pPr>
        <w:pStyle w:val="ListParagraph"/>
        <w:ind w:left="1800"/>
      </w:pPr>
      <w:r>
        <w:rPr>
          <w:b/>
        </w:rPr>
        <w:t>Rationale</w:t>
      </w:r>
      <w:r w:rsidRPr="00594AFC">
        <w:rPr>
          <w:b/>
        </w:rPr>
        <w:t>:</w:t>
      </w:r>
      <w:r w:rsidRPr="004724B2">
        <w:t xml:space="preserve"> Sampling </w:t>
      </w:r>
      <w:r>
        <w:t>for SAV samples should occur year round because SAV sampling and SAV mapping efforts may also occur throughout the year.</w:t>
      </w:r>
    </w:p>
    <w:p w14:paraId="1838A6EA" w14:textId="77777777" w:rsidR="00C0435E" w:rsidRDefault="00C0435E" w:rsidP="00C0435E">
      <w:pPr>
        <w:pStyle w:val="ListParagraph"/>
        <w:ind w:left="1800"/>
        <w:rPr>
          <w:b/>
        </w:rPr>
      </w:pPr>
    </w:p>
    <w:p w14:paraId="5068182D" w14:textId="77777777" w:rsidR="00C0435E" w:rsidRPr="00594AFC" w:rsidRDefault="00C0435E" w:rsidP="00C0435E">
      <w:pPr>
        <w:pStyle w:val="ListParagraph"/>
        <w:numPr>
          <w:ilvl w:val="0"/>
          <w:numId w:val="33"/>
        </w:numPr>
        <w:rPr>
          <w:b/>
        </w:rPr>
      </w:pPr>
      <w:r w:rsidRPr="00594AFC">
        <w:rPr>
          <w:b/>
        </w:rPr>
        <w:t>Field work</w:t>
      </w:r>
    </w:p>
    <w:p w14:paraId="447466E4" w14:textId="77777777" w:rsidR="00C0435E" w:rsidRDefault="00C0435E" w:rsidP="00C0435E">
      <w:pPr>
        <w:pStyle w:val="ListParagraph"/>
        <w:ind w:left="1800"/>
      </w:pPr>
      <w:r>
        <w:t xml:space="preserve">In the process of other field work and projects, SAV specimens will be collected. Steps I – IV can be carried out during standard field work but may require extra days specifically for these tasks. </w:t>
      </w:r>
    </w:p>
    <w:p w14:paraId="409C0BED" w14:textId="77777777" w:rsidR="00C0435E" w:rsidRDefault="00C0435E" w:rsidP="00C0435E">
      <w:pPr>
        <w:pStyle w:val="ListParagraph"/>
        <w:numPr>
          <w:ilvl w:val="0"/>
          <w:numId w:val="34"/>
        </w:numPr>
      </w:pPr>
      <w:r>
        <w:t>A SAV sample will be collected using SAV rake and standard SOPs.</w:t>
      </w:r>
    </w:p>
    <w:p w14:paraId="3D82476F" w14:textId="77777777" w:rsidR="00C0435E" w:rsidRDefault="00C0435E" w:rsidP="00C0435E">
      <w:pPr>
        <w:pStyle w:val="ListParagraph"/>
        <w:numPr>
          <w:ilvl w:val="0"/>
          <w:numId w:val="34"/>
        </w:numPr>
      </w:pPr>
      <w:r>
        <w:lastRenderedPageBreak/>
        <w:t>The sample will be bagged according to species.</w:t>
      </w:r>
    </w:p>
    <w:p w14:paraId="49FB39FA" w14:textId="77777777" w:rsidR="00C0435E" w:rsidRDefault="00C0435E" w:rsidP="00C0435E">
      <w:pPr>
        <w:pStyle w:val="ListParagraph"/>
        <w:numPr>
          <w:ilvl w:val="0"/>
          <w:numId w:val="34"/>
        </w:numPr>
      </w:pPr>
      <w:r>
        <w:t>A sample should be at least 200 grams.</w:t>
      </w:r>
    </w:p>
    <w:p w14:paraId="45EBFEB1" w14:textId="77777777" w:rsidR="00C0435E" w:rsidRDefault="00C0435E" w:rsidP="00C0435E">
      <w:pPr>
        <w:pStyle w:val="ListParagraph"/>
        <w:numPr>
          <w:ilvl w:val="0"/>
          <w:numId w:val="34"/>
        </w:numPr>
      </w:pPr>
      <w:r>
        <w:t>Sample bags should be labeled and returned to the laboratory.</w:t>
      </w:r>
    </w:p>
    <w:p w14:paraId="0996A219" w14:textId="77777777" w:rsidR="00C0435E" w:rsidRDefault="00C0435E" w:rsidP="00C0435E">
      <w:pPr>
        <w:pStyle w:val="ListParagraph"/>
        <w:numPr>
          <w:ilvl w:val="0"/>
          <w:numId w:val="36"/>
        </w:numPr>
      </w:pPr>
      <w:r>
        <w:t>After collection of SAV rakes across a site for SAV mapping, circle the site with the boat’s sonar turned on and set to map SAV.</w:t>
      </w:r>
    </w:p>
    <w:p w14:paraId="72D54BBB" w14:textId="77777777" w:rsidR="00C0435E" w:rsidRDefault="00C0435E" w:rsidP="00C0435E">
      <w:pPr>
        <w:pStyle w:val="ListParagraph"/>
        <w:numPr>
          <w:ilvl w:val="0"/>
          <w:numId w:val="36"/>
        </w:numPr>
      </w:pPr>
      <w:r>
        <w:t xml:space="preserve">Save data onto removable device to bring back for analysis. </w:t>
      </w:r>
    </w:p>
    <w:p w14:paraId="7BC73D0A" w14:textId="77777777" w:rsidR="00C0435E" w:rsidRDefault="00C0435E" w:rsidP="00C0435E">
      <w:pPr>
        <w:pStyle w:val="ListParagraph"/>
        <w:ind w:left="1800"/>
      </w:pPr>
    </w:p>
    <w:p w14:paraId="257DAF6E" w14:textId="77777777" w:rsidR="00C0435E" w:rsidRDefault="00C0435E" w:rsidP="00C0435E">
      <w:pPr>
        <w:pStyle w:val="ListParagraph"/>
        <w:numPr>
          <w:ilvl w:val="0"/>
          <w:numId w:val="33"/>
        </w:numPr>
        <w:rPr>
          <w:b/>
        </w:rPr>
      </w:pPr>
      <w:r w:rsidRPr="00F76211">
        <w:rPr>
          <w:b/>
        </w:rPr>
        <w:t>Laboratory</w:t>
      </w:r>
    </w:p>
    <w:p w14:paraId="61BFE01B" w14:textId="77777777" w:rsidR="00C0435E" w:rsidRDefault="00C0435E" w:rsidP="00C0435E">
      <w:pPr>
        <w:pStyle w:val="ListParagraph"/>
        <w:numPr>
          <w:ilvl w:val="0"/>
          <w:numId w:val="35"/>
        </w:numPr>
      </w:pPr>
      <w:r>
        <w:t>Each sample should be massed after spinning in a salad spinner for wet weight.</w:t>
      </w:r>
    </w:p>
    <w:p w14:paraId="19056126" w14:textId="77777777" w:rsidR="00C0435E" w:rsidRDefault="00C0435E" w:rsidP="00C0435E">
      <w:pPr>
        <w:pStyle w:val="ListParagraph"/>
        <w:numPr>
          <w:ilvl w:val="0"/>
          <w:numId w:val="35"/>
        </w:numPr>
      </w:pPr>
      <w:r>
        <w:t>Remove from scale and dry in a drying oven until mass is constant.</w:t>
      </w:r>
    </w:p>
    <w:p w14:paraId="7E6CB383" w14:textId="77777777" w:rsidR="00C0435E" w:rsidRDefault="00C0435E" w:rsidP="00C0435E">
      <w:pPr>
        <w:pStyle w:val="ListParagraph"/>
        <w:numPr>
          <w:ilvl w:val="0"/>
          <w:numId w:val="35"/>
        </w:numPr>
      </w:pPr>
      <w:r>
        <w:t>Sample may be discarded after records are backed up.</w:t>
      </w:r>
    </w:p>
    <w:p w14:paraId="2B2F9816" w14:textId="77777777" w:rsidR="00C0435E" w:rsidRDefault="00C0435E" w:rsidP="00C0435E">
      <w:pPr>
        <w:pStyle w:val="ListParagraph"/>
        <w:ind w:left="2160"/>
      </w:pPr>
    </w:p>
    <w:p w14:paraId="5BEA4242" w14:textId="77777777" w:rsidR="00C0435E" w:rsidRPr="00121586" w:rsidRDefault="00C0435E" w:rsidP="00C0435E">
      <w:pPr>
        <w:pStyle w:val="ListParagraph"/>
        <w:numPr>
          <w:ilvl w:val="0"/>
          <w:numId w:val="33"/>
        </w:numPr>
        <w:rPr>
          <w:b/>
        </w:rPr>
      </w:pPr>
      <w:r w:rsidRPr="00121586">
        <w:rPr>
          <w:b/>
        </w:rPr>
        <w:t xml:space="preserve">Analysis: </w:t>
      </w:r>
    </w:p>
    <w:p w14:paraId="44FCB5A5" w14:textId="77777777" w:rsidR="00C0435E" w:rsidRDefault="00C0435E" w:rsidP="00C0435E">
      <w:pPr>
        <w:pStyle w:val="ListParagraph"/>
        <w:ind w:firstLine="720"/>
        <w:rPr>
          <w:b/>
        </w:rPr>
      </w:pPr>
      <w:r>
        <w:rPr>
          <w:b/>
        </w:rPr>
        <w:t>Hypotheses:</w:t>
      </w:r>
    </w:p>
    <w:p w14:paraId="2DD14259" w14:textId="77777777" w:rsidR="00C0435E" w:rsidRPr="00121586" w:rsidRDefault="00C0435E" w:rsidP="00C0435E">
      <w:pPr>
        <w:pStyle w:val="ListParagraph"/>
        <w:ind w:firstLine="720"/>
        <w:rPr>
          <w:b/>
        </w:rPr>
      </w:pPr>
      <w:r w:rsidRPr="00121586">
        <w:rPr>
          <w:b/>
        </w:rPr>
        <w:t xml:space="preserve">H1: </w:t>
      </w:r>
      <w:r w:rsidRPr="00D87439">
        <w:t xml:space="preserve">Regressions between metrics of SAV biomass on a wet weight and dry weight basis will be significantly correlated to one another. </w:t>
      </w:r>
    </w:p>
    <w:p w14:paraId="4FEB2E24" w14:textId="77777777" w:rsidR="00C0435E" w:rsidRDefault="00C0435E" w:rsidP="00C0435E">
      <w:pPr>
        <w:pStyle w:val="ListParagraph"/>
        <w:ind w:firstLine="720"/>
      </w:pPr>
      <w:r w:rsidRPr="006675EC">
        <w:rPr>
          <w:b/>
        </w:rPr>
        <w:t xml:space="preserve">Analysis: </w:t>
      </w:r>
      <w:r>
        <w:t>Species will be treated individually. For a given species, wet weight and dry weights will be plotted on the X and Y axes. Regression lines and curves will be created to find the relationship with the most highly significant result. If the significance of the relationship is less than 0.05 dry weights will no longer be required and wet weights can be normalized to dry weights at the analysis stage.</w:t>
      </w:r>
    </w:p>
    <w:p w14:paraId="0C5604CE" w14:textId="77777777" w:rsidR="00C0435E" w:rsidRDefault="00C0435E" w:rsidP="00C0435E">
      <w:pPr>
        <w:ind w:left="720" w:firstLine="720"/>
      </w:pPr>
      <w:r w:rsidRPr="00F32662">
        <w:rPr>
          <w:b/>
        </w:rPr>
        <w:t>H2:</w:t>
      </w:r>
      <w:r>
        <w:t xml:space="preserve"> </w:t>
      </w:r>
      <w:r w:rsidRPr="00D87439">
        <w:t xml:space="preserve">Regressions between metrics of biovolume and biomass will be significantly correlated to one another. </w:t>
      </w:r>
    </w:p>
    <w:p w14:paraId="5B0311A0" w14:textId="77777777" w:rsidR="00C0435E" w:rsidRPr="00D87439" w:rsidRDefault="00C0435E" w:rsidP="00C0435E">
      <w:pPr>
        <w:ind w:left="1440" w:firstLine="720"/>
      </w:pPr>
      <w:r>
        <w:rPr>
          <w:b/>
        </w:rPr>
        <w:t xml:space="preserve">Analysis: </w:t>
      </w:r>
      <w:r w:rsidRPr="00F32662">
        <w:t>Data from the boat’s sonar can be sent to BioBase for conversion to biovolume. In order to compare bio</w:t>
      </w:r>
      <w:r>
        <w:t>-</w:t>
      </w:r>
      <w:r w:rsidRPr="00F32662">
        <w:t>volumes and the SAV cover at the site two maps will be created. Estimates of SAV from rake samples across the site will be compared to bi</w:t>
      </w:r>
      <w:r>
        <w:t>o-</w:t>
      </w:r>
      <w:r w:rsidRPr="00F32662">
        <w:t xml:space="preserve">volumes in two ways: first pairs of SAV rakes will be compared with biovolume from maps at that specific point. Second, interpolated maps of SAV rake data will be compared point-by-point to maps of biovolume where there is a union of the two maps. Pairwise comparisons will be made using T-tests. Significance will be set at 0.05. </w:t>
      </w:r>
    </w:p>
    <w:p w14:paraId="1FC80935" w14:textId="77777777" w:rsidR="00C0435E" w:rsidRDefault="00C0435E" w:rsidP="00C0435E">
      <w:pPr>
        <w:pStyle w:val="ListParagraph"/>
        <w:ind w:firstLine="720"/>
      </w:pPr>
    </w:p>
    <w:p w14:paraId="5816072D" w14:textId="77777777" w:rsidR="00C0435E" w:rsidRDefault="00C0435E" w:rsidP="00C0435E">
      <w:pPr>
        <w:pStyle w:val="ListParagraph"/>
        <w:ind w:firstLine="720"/>
        <w:rPr>
          <w:b/>
        </w:rPr>
      </w:pPr>
    </w:p>
    <w:p w14:paraId="601E29C7" w14:textId="77777777" w:rsidR="00C0435E" w:rsidRPr="00F05CBE" w:rsidRDefault="00C0435E" w:rsidP="00C0435E">
      <w:pPr>
        <w:rPr>
          <w:b/>
        </w:rPr>
      </w:pPr>
      <w:r w:rsidRPr="00D71ACC">
        <w:t xml:space="preserve">  </w:t>
      </w:r>
      <w:r w:rsidRPr="00F05CBE">
        <w:rPr>
          <w:b/>
        </w:rPr>
        <w:t>Topics of concern / discussion</w:t>
      </w:r>
    </w:p>
    <w:p w14:paraId="0035AEBC" w14:textId="77777777" w:rsidR="00C0435E" w:rsidRDefault="00C0435E" w:rsidP="00C0435E">
      <w:pPr>
        <w:pStyle w:val="ListParagraph"/>
        <w:numPr>
          <w:ilvl w:val="0"/>
          <w:numId w:val="30"/>
        </w:numPr>
      </w:pPr>
      <w:r>
        <w:t>Differentiating between covariates- flow and SAV density</w:t>
      </w:r>
    </w:p>
    <w:p w14:paraId="267D03F1" w14:textId="77777777" w:rsidR="00C0435E" w:rsidRDefault="00C0435E" w:rsidP="00C0435E">
      <w:pPr>
        <w:pStyle w:val="ListParagraph"/>
        <w:numPr>
          <w:ilvl w:val="0"/>
          <w:numId w:val="30"/>
        </w:numPr>
      </w:pPr>
      <w:r>
        <w:t>Take instantaneous measurements of flow?</w:t>
      </w:r>
    </w:p>
    <w:p w14:paraId="250CFD62" w14:textId="77777777" w:rsidR="00C0435E" w:rsidRDefault="00C0435E" w:rsidP="00C0435E">
      <w:pPr>
        <w:pStyle w:val="ListParagraph"/>
        <w:numPr>
          <w:ilvl w:val="0"/>
          <w:numId w:val="30"/>
        </w:numPr>
      </w:pPr>
      <w:r>
        <w:t>Maximum tidal velocity as measured by sondes?</w:t>
      </w:r>
    </w:p>
    <w:p w14:paraId="7E616FBD" w14:textId="77777777" w:rsidR="00C0435E" w:rsidRDefault="00C0435E" w:rsidP="00C0435E">
      <w:pPr>
        <w:pStyle w:val="ListParagraph"/>
        <w:numPr>
          <w:ilvl w:val="0"/>
          <w:numId w:val="30"/>
        </w:numPr>
      </w:pPr>
      <w:r>
        <w:t>Analysis of spatial coverage-</w:t>
      </w:r>
    </w:p>
    <w:p w14:paraId="7B08AF60" w14:textId="77777777" w:rsidR="00C0435E" w:rsidRDefault="00C0435E" w:rsidP="00C0435E">
      <w:pPr>
        <w:pStyle w:val="ListParagraph"/>
        <w:numPr>
          <w:ilvl w:val="1"/>
          <w:numId w:val="30"/>
        </w:numPr>
      </w:pPr>
      <w:r>
        <w:t>The current design iteration allows for the use of interpolation between points and inclusion in spatial models. This may not work because variability is too high and interpolated error would be also. In that case, standard analysis of SAV as a site will follow ‘b’ below.</w:t>
      </w:r>
    </w:p>
    <w:p w14:paraId="173CF0AF" w14:textId="77777777" w:rsidR="00C0435E" w:rsidRDefault="00C0435E" w:rsidP="00C0435E">
      <w:pPr>
        <w:pStyle w:val="ListParagraph"/>
        <w:numPr>
          <w:ilvl w:val="1"/>
          <w:numId w:val="30"/>
        </w:numPr>
      </w:pPr>
      <w:r>
        <w:lastRenderedPageBreak/>
        <w:t xml:space="preserve">SAV can be assessed using the </w:t>
      </w:r>
      <w:ins w:id="96" w:author="Ellis, Daniel@Wildlife" w:date="2018-02-01T08:53:00Z">
        <w:r>
          <w:t>30</w:t>
        </w:r>
      </w:ins>
      <w:del w:id="97" w:author="Ellis, Daniel@Wildlife" w:date="2018-02-01T08:53:00Z">
        <w:r w:rsidDel="00501E08">
          <w:delText>60</w:delText>
        </w:r>
      </w:del>
      <w:r>
        <w:t xml:space="preserve"> – 1</w:t>
      </w:r>
      <w:ins w:id="98" w:author="Ellis, Daniel@Wildlife" w:date="2018-02-01T08:53:00Z">
        <w:r>
          <w:t>0</w:t>
        </w:r>
      </w:ins>
      <w:del w:id="99" w:author="Ellis, Daniel@Wildlife" w:date="2018-02-01T08:53:00Z">
        <w:r w:rsidDel="00501E08">
          <w:delText>2</w:delText>
        </w:r>
      </w:del>
      <w:r>
        <w:t xml:space="preserve">0 samples from each site. Each </w:t>
      </w:r>
      <w:ins w:id="100" w:author="Ellis, Daniel@Wildlife" w:date="2018-02-01T08:53:00Z">
        <w:r>
          <w:t>10</w:t>
        </w:r>
      </w:ins>
      <w:del w:id="101" w:author="Ellis, Daniel@Wildlife" w:date="2018-02-01T08:53:00Z">
        <w:r w:rsidDel="00501E08">
          <w:delText>5</w:delText>
        </w:r>
      </w:del>
      <w:r>
        <w:t xml:space="preserve"> x</w:t>
      </w:r>
      <w:del w:id="102" w:author="Ellis, Daniel@Wildlife" w:date="2018-02-01T08:53:00Z">
        <w:r w:rsidDel="00501E08">
          <w:delText xml:space="preserve"> </w:delText>
        </w:r>
      </w:del>
      <w:ins w:id="103" w:author="Ellis, Daniel@Wildlife" w:date="2018-02-01T08:53:00Z">
        <w:r>
          <w:t>10</w:t>
        </w:r>
      </w:ins>
      <w:r>
        <w:t xml:space="preserve">5 m grid cell will be treated as a quadrat. % cover can be calculated for each site. </w:t>
      </w:r>
    </w:p>
    <w:p w14:paraId="17EA3854" w14:textId="77777777" w:rsidR="00C0435E" w:rsidRDefault="00C0435E" w:rsidP="00C0435E"/>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104" w:name="_Toc536509206"/>
      <w:commentRangeStart w:id="105"/>
      <w:r w:rsidRPr="00E170EA">
        <w:t>Endangered Species Act Take</w:t>
      </w:r>
      <w:commentRangeEnd w:id="105"/>
      <w:r w:rsidR="002C06F6">
        <w:rPr>
          <w:rStyle w:val="CommentReference"/>
          <w:rFonts w:asciiTheme="minorHAnsi" w:eastAsiaTheme="minorEastAsia" w:hAnsiTheme="minorHAnsi" w:cstheme="minorBidi"/>
          <w:b/>
          <w:bCs/>
          <w:color w:val="auto"/>
        </w:rPr>
        <w:commentReference w:id="105"/>
      </w:r>
      <w:bookmarkEnd w:id="104"/>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Long term Operations of the Central Valley Project and State Water Project (confirmed with Brycen Swart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juv)</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juv)</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6" w:name="_Toc433352595"/>
      <w:bookmarkStart w:id="107" w:name="_Toc536509207"/>
      <w:r w:rsidRPr="008414E0">
        <w:t xml:space="preserve">Data </w:t>
      </w:r>
      <w:bookmarkEnd w:id="106"/>
      <w:r w:rsidR="00360460">
        <w:t>Management and Distribution</w:t>
      </w:r>
      <w:bookmarkEnd w:id="107"/>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w:t>
      </w:r>
      <w:r w:rsidRPr="00C63028">
        <w:rPr>
          <w:rFonts w:ascii="Times New Roman" w:hAnsi="Times New Roman" w:cs="Times New Roman"/>
          <w:sz w:val="24"/>
          <w:szCs w:val="24"/>
        </w:rPr>
        <w:lastRenderedPageBreak/>
        <w:t xml:space="preserve">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publically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8" w:name="_Toc536509208"/>
      <w:r w:rsidRPr="00E170EA">
        <w:t>Reports</w:t>
      </w:r>
      <w:bookmarkEnd w:id="108"/>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9" w:name="_Toc536509209"/>
      <w:r w:rsidRPr="00E170EA">
        <w:t>Publications and Conferences</w:t>
      </w:r>
      <w:bookmarkEnd w:id="109"/>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10" w:name="_Toc433352596"/>
      <w:r>
        <w:br w:type="page"/>
      </w:r>
    </w:p>
    <w:p w14:paraId="0C36195B" w14:textId="77777777" w:rsidR="00A27634" w:rsidRPr="008414E0" w:rsidRDefault="00A27634" w:rsidP="00E170EA">
      <w:pPr>
        <w:pStyle w:val="Heading1"/>
      </w:pPr>
      <w:bookmarkStart w:id="111" w:name="_Toc536509210"/>
      <w:r w:rsidRPr="008414E0">
        <w:lastRenderedPageBreak/>
        <w:t>References</w:t>
      </w:r>
      <w:bookmarkEnd w:id="110"/>
      <w:bookmarkEnd w:id="111"/>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112" w:name="_ENREF_1"/>
      <w:r w:rsidRPr="00576DF4">
        <w:rPr>
          <w:rFonts w:ascii="Times New Roman" w:hAnsi="Times New Roman" w:cs="Times New Roman"/>
          <w:noProof/>
          <w:sz w:val="24"/>
          <w:szCs w:val="24"/>
        </w:rPr>
        <w:t>Anderson, D. R. 2008. Model based inference in the life sciences: a primer on evidence. Springer.</w:t>
      </w:r>
      <w:bookmarkEnd w:id="112"/>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3"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113"/>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4"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114"/>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Contreras, D., R. Hartman, S. Sherman, A. Furler,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44"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45"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5"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115"/>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6"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116"/>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7" w:name="_ENREF_8"/>
      <w:r w:rsidRPr="00A45309">
        <w:rPr>
          <w:rFonts w:ascii="Times New Roman" w:hAnsi="Times New Roman" w:cs="Times New Roman"/>
          <w:noProof/>
          <w:sz w:val="24"/>
          <w:szCs w:val="24"/>
        </w:rPr>
        <w:t>Gotelli, N. and A. Ellison. 2012. A Primer of Ecological Statistics. 2 edition. Sinauer Associates, Inc.</w:t>
      </w:r>
      <w:bookmarkEnd w:id="117"/>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8" w:name="_ENREF_9"/>
      <w:r w:rsidRPr="00576DF4">
        <w:rPr>
          <w:rFonts w:ascii="Times New Roman" w:hAnsi="Times New Roman" w:cs="Times New Roman"/>
          <w:sz w:val="24"/>
          <w:szCs w:val="24"/>
        </w:rPr>
        <w:lastRenderedPageBreak/>
        <w:t>Gray, A., C. A. Simenstad,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Hartman, R. L. Brown, and J. Hobbs In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119" w:name="_ENREF_10"/>
      <w:bookmarkEnd w:id="118"/>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119"/>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20" w:name="_ENREF_11"/>
      <w:r w:rsidRPr="00A45309">
        <w:rPr>
          <w:rFonts w:ascii="Times New Roman" w:hAnsi="Times New Roman" w:cs="Times New Roman"/>
          <w:sz w:val="24"/>
          <w:szCs w:val="24"/>
        </w:rPr>
        <w:t>Herbold, B., D.M. Baltz, L. Brown, R. Grossinger, W. Kimmerer, C.S. Simenstad, C. Wilcox, M. Nobriga.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Simenstad,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120"/>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1"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121"/>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2"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122"/>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3"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123"/>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Maier, G. O., and C. A. Simenstad. 2009. The role of marsh-derived macrodetritus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24"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5" w:name="_ENREF_16"/>
      <w:bookmarkEnd w:id="124"/>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125"/>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Scatolini, S. R. and J. B. Zedler (1996). Epibenthic invertebrates of natural and constructed marshes of San Diego Bay. Wetlands 16(1): 24-37.</w:t>
      </w:r>
      <w:bookmarkStart w:id="126"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lastRenderedPageBreak/>
        <w:t>Shreffler, D.K., C.A. Simenstad,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imenstad, C.A., K.L. Fresh, E.O. Salo. 1982. The Role of Puget Sound and Washington Coastal Estuaries in the Life History of Pacific Salmon: An Unappreciated Function. Estuarine Comparisons ,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Simenstad,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126"/>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7"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127"/>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128"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128"/>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0D02B454" w14:textId="77777777" w:rsidR="00C12D39" w:rsidRPr="00C12D39" w:rsidRDefault="00C0435E" w:rsidP="00C12D39">
      <w:pPr>
        <w:pStyle w:val="EndNoteBibliography"/>
        <w:spacing w:after="0"/>
        <w:ind w:left="720" w:hanging="720"/>
      </w:pPr>
      <w:r>
        <w:fldChar w:fldCharType="begin"/>
      </w:r>
      <w:r>
        <w:instrText xml:space="preserve"> ADDIN EN.REFLIST </w:instrText>
      </w:r>
      <w:r>
        <w:fldChar w:fldCharType="separate"/>
      </w:r>
      <w:r w:rsidR="00C12D39" w:rsidRPr="00C12D39">
        <w:t xml:space="preserve">American Public Health Association (APHA). 2017. Standard methods for the examination of water and wastewater, 23 edition. American Public Health Association, American Water Works Association, and Water Environment Federation. </w:t>
      </w:r>
    </w:p>
    <w:p w14:paraId="5E87F45C" w14:textId="77777777" w:rsidR="00C12D39" w:rsidRPr="00C12D39" w:rsidRDefault="00C12D39" w:rsidP="00C12D39">
      <w:pPr>
        <w:pStyle w:val="EndNoteBibliography"/>
        <w:spacing w:after="0"/>
        <w:ind w:left="720" w:hanging="720"/>
      </w:pPr>
      <w:r w:rsidRPr="00C12D3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61784FCF" w14:textId="77777777" w:rsidR="00C12D39" w:rsidRPr="00C12D39" w:rsidRDefault="00C12D39" w:rsidP="00C12D39">
      <w:pPr>
        <w:pStyle w:val="EndNoteBibliography"/>
        <w:spacing w:after="0"/>
        <w:ind w:left="720" w:hanging="720"/>
      </w:pPr>
      <w:r w:rsidRPr="00C12D39">
        <w:lastRenderedPageBreak/>
        <w:t xml:space="preserve">Bollens, S. M., J. Breckenridge, J. R. Cordell, C. Simenstad, and O. Kalata. 2014. Zooplankton of tidal marsh channels in relation to environmental variables in the upper San Francisco Estuary. Aquatic Biology 21:205-219. </w:t>
      </w:r>
    </w:p>
    <w:p w14:paraId="4325153E" w14:textId="77777777" w:rsidR="00C12D39" w:rsidRPr="00C12D39" w:rsidRDefault="00C12D39" w:rsidP="00C12D39">
      <w:pPr>
        <w:pStyle w:val="EndNoteBibliography"/>
        <w:spacing w:after="0"/>
        <w:ind w:left="720" w:hanging="720"/>
      </w:pPr>
      <w:r w:rsidRPr="00C12D39">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7C14355F" w14:textId="77777777" w:rsidR="00C12D39" w:rsidRPr="00C12D39" w:rsidRDefault="00C12D39" w:rsidP="00C12D39">
      <w:pPr>
        <w:pStyle w:val="EndNoteBibliography"/>
        <w:spacing w:after="0"/>
        <w:ind w:left="720" w:hanging="720"/>
      </w:pPr>
      <w:r w:rsidRPr="00C12D39">
        <w:t>Bouley, P., and W. J. Kimmerer. 2006. Ecology of a highly abundant, introduced cyclopoid copepod in a temperate estuary. Marine Ecology Progress Series 324:219-228. &lt;Go to ISI&gt;://PREV200700031243.</w:t>
      </w:r>
    </w:p>
    <w:p w14:paraId="470440F3" w14:textId="77777777" w:rsidR="00C12D39" w:rsidRPr="00C12D39" w:rsidRDefault="00C12D39" w:rsidP="00C12D39">
      <w:pPr>
        <w:pStyle w:val="EndNoteBibliography"/>
        <w:spacing w:after="0"/>
        <w:ind w:left="720" w:hanging="720"/>
      </w:pPr>
      <w:r w:rsidRPr="00C12D39">
        <w:t xml:space="preserve">Brown, L. R., and coauthors. 2014. Synthesis of studies in the fall low salinity zone of the San Francisco Estuary, September-December 2011. U.S. Department of the Interior, U.S. Geological Survey, Sacramento, CA. </w:t>
      </w:r>
    </w:p>
    <w:p w14:paraId="255E15FE" w14:textId="28E48ACA" w:rsidR="00C12D39" w:rsidRPr="00C12D39" w:rsidRDefault="00C12D39" w:rsidP="00C12D39">
      <w:pPr>
        <w:pStyle w:val="EndNoteBibliography"/>
        <w:spacing w:after="0"/>
        <w:ind w:left="720" w:hanging="720"/>
      </w:pPr>
      <w:r w:rsidRPr="00C12D3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46" w:history="1">
        <w:r w:rsidRPr="00C12D39">
          <w:rPr>
            <w:rStyle w:val="Hyperlink"/>
          </w:rPr>
          <w:t>http://www.jstor.org/stable/2838250</w:t>
        </w:r>
      </w:hyperlink>
      <w:r w:rsidRPr="00C12D39">
        <w:t>.</w:t>
      </w:r>
    </w:p>
    <w:p w14:paraId="55ABC24B" w14:textId="77777777" w:rsidR="00C12D39" w:rsidRPr="00C12D39" w:rsidRDefault="00C12D39" w:rsidP="00C12D39">
      <w:pPr>
        <w:pStyle w:val="EndNoteBibliography"/>
        <w:spacing w:after="0"/>
        <w:ind w:left="720" w:hanging="720"/>
      </w:pPr>
      <w:r w:rsidRPr="00C12D39">
        <w:t xml:space="preserve">Cloern, J. E., and R. Dufford. 2005. Phytoplankton community ecology: principles applied in San Francisco Bay. Marine Ecology Progress Series 285:11-28. </w:t>
      </w:r>
      <w:r w:rsidRPr="00C12D39">
        <w:rPr>
          <w:u w:val="single"/>
        </w:rPr>
        <w:t>&lt;Go to ISI&gt;://PREV200500194084</w:t>
      </w:r>
      <w:r w:rsidRPr="00C12D39">
        <w:t>.</w:t>
      </w:r>
    </w:p>
    <w:p w14:paraId="0892D19B" w14:textId="0434561C" w:rsidR="00C12D39" w:rsidRPr="00C12D39" w:rsidRDefault="00C12D39" w:rsidP="00C12D39">
      <w:pPr>
        <w:pStyle w:val="EndNoteBibliography"/>
        <w:spacing w:after="0"/>
        <w:ind w:left="720" w:hanging="720"/>
      </w:pPr>
      <w:r w:rsidRPr="00C12D39">
        <w:t xml:space="preserve">Contreras, D., R. Hartman, and S. Sherman. 2017. Pilot Study Phase II: Results from 2016 gear evaluation in the North Delta. California Department of Fish and Wildlife, Fish Restoration Program, Stockton, CA. </w:t>
      </w:r>
      <w:hyperlink r:id="rId47" w:history="1">
        <w:r w:rsidRPr="00C12D39">
          <w:rPr>
            <w:rStyle w:val="Hyperlink"/>
          </w:rPr>
          <w:t>http://www.water.ca.gov/environmentalservices/docs/frpa/pilot_phase_II_report_FINAL_3MAY2017.pdf</w:t>
        </w:r>
      </w:hyperlink>
      <w:r w:rsidRPr="00C12D39">
        <w:t>.</w:t>
      </w:r>
    </w:p>
    <w:p w14:paraId="5D962835" w14:textId="77777777" w:rsidR="00C12D39" w:rsidRPr="00C12D39" w:rsidRDefault="00C12D39" w:rsidP="00C12D39">
      <w:pPr>
        <w:pStyle w:val="EndNoteBibliography"/>
        <w:spacing w:after="0"/>
        <w:ind w:left="720" w:hanging="720"/>
      </w:pPr>
      <w:r w:rsidRPr="00C12D39">
        <w:t xml:space="preserve">Contreras, D., R. Hartman, and S. Sherman. 2018. Sampling fish and invertebrate resources in tidal wetlands of the Sacramento-San Joaquin Delta: Report on Phase III Pilot Monitoring, 2017. California Department of Fish and Wildlife, Stockton, CA. </w:t>
      </w:r>
    </w:p>
    <w:p w14:paraId="6EF48E43" w14:textId="77777777" w:rsidR="00C12D39" w:rsidRPr="00C12D39" w:rsidRDefault="00C12D39" w:rsidP="00C12D39">
      <w:pPr>
        <w:pStyle w:val="EndNoteBibliography"/>
        <w:spacing w:after="0"/>
        <w:ind w:left="720" w:hanging="720"/>
      </w:pPr>
      <w:r w:rsidRPr="00C12D39">
        <w:t xml:space="preserve">Contreras, D., R. Hartman, S. Sherman, A. Furler, and A. Low. 2016. Pilot study phase I: Results from 2015 gear methodology trials in the North Delta. California Department of FIsh and Wildlife, Fish Restoration Program, Stockton, CA. </w:t>
      </w:r>
    </w:p>
    <w:p w14:paraId="1D8A32AC" w14:textId="6650F2AA" w:rsidR="00C12D39" w:rsidRPr="00C12D39" w:rsidRDefault="00C12D39" w:rsidP="00C12D39">
      <w:pPr>
        <w:pStyle w:val="EndNoteBibliography"/>
        <w:spacing w:after="0"/>
        <w:ind w:left="720" w:hanging="720"/>
      </w:pPr>
      <w:r w:rsidRPr="00C12D39">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48" w:history="1">
        <w:r w:rsidRPr="00C12D39">
          <w:rPr>
            <w:rStyle w:val="Hyperlink"/>
          </w:rPr>
          <w:t>https://doi.org/10.1007/s12237-016-0091-3</w:t>
        </w:r>
      </w:hyperlink>
      <w:r w:rsidRPr="00C12D39">
        <w:t>.</w:t>
      </w:r>
    </w:p>
    <w:p w14:paraId="3984D584" w14:textId="77777777" w:rsidR="00C12D39" w:rsidRPr="00C12D39" w:rsidRDefault="00C12D39" w:rsidP="00C12D39">
      <w:pPr>
        <w:pStyle w:val="EndNoteBibliography"/>
        <w:spacing w:after="0"/>
        <w:ind w:left="720" w:hanging="720"/>
      </w:pPr>
      <w:r w:rsidRPr="00C12D39">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0FC098A3" w14:textId="77777777" w:rsidR="00C12D39" w:rsidRPr="00C12D39" w:rsidRDefault="00C12D39" w:rsidP="00C12D39">
      <w:pPr>
        <w:pStyle w:val="EndNoteBibliography"/>
        <w:spacing w:after="0"/>
        <w:ind w:left="720" w:hanging="720"/>
      </w:pPr>
      <w:r w:rsidRPr="00C12D39">
        <w:t>Grimaldo, L., F. Feyrer, J. Burns, and D. Maniscalco. 2017. Sampling Uncharted Waters: Examining Rearing Habitat of Larval Longfin Smelt (</w:t>
      </w:r>
      <w:r w:rsidRPr="00C12D39">
        <w:rPr>
          <w:i/>
        </w:rPr>
        <w:t>Spirinchus thaleichthys</w:t>
      </w:r>
      <w:r w:rsidRPr="00C12D39">
        <w:t xml:space="preserve">) in the Upper San Francisco Estuary. Estuaries and Coasts:1-14. </w:t>
      </w:r>
    </w:p>
    <w:p w14:paraId="2D20DA8F" w14:textId="77777777" w:rsidR="00C12D39" w:rsidRPr="00C12D39" w:rsidRDefault="00C12D39" w:rsidP="00C12D39">
      <w:pPr>
        <w:pStyle w:val="EndNoteBibliography"/>
        <w:spacing w:after="0"/>
        <w:ind w:left="720" w:hanging="720"/>
      </w:pPr>
      <w:r w:rsidRPr="00C12D39">
        <w:t xml:space="preserve">Hartman, R., L. Brown, and J. Hobbs. 2017. Food Web Conceptual Model. S. Sherman, R. Hartman, and D. Contreras, editors. Effects of Tidal Wetland Restoration on Fish: A Suite of Conceptual Models, Interagency Ecological Program Technical Report 91. Department of Water Resources, Sacramento, CA. </w:t>
      </w:r>
    </w:p>
    <w:p w14:paraId="06EA1FEB" w14:textId="77777777" w:rsidR="00C12D39" w:rsidRPr="00C12D39" w:rsidRDefault="00C12D39" w:rsidP="00C12D39">
      <w:pPr>
        <w:pStyle w:val="EndNoteBibliography"/>
        <w:spacing w:after="0"/>
        <w:ind w:left="720" w:hanging="720"/>
      </w:pPr>
      <w:r w:rsidRPr="00C12D39">
        <w:t xml:space="preserve">Hennessy, A. 2009. Zooplankton Meta Data. IEP Bay-Delta Monitoring and Analysis Section, Department of Water Resources, Sacramento, CA. </w:t>
      </w:r>
    </w:p>
    <w:p w14:paraId="1169BB67" w14:textId="1BADD228" w:rsidR="00C12D39" w:rsidRPr="00C12D39" w:rsidRDefault="00C12D39" w:rsidP="00C12D39">
      <w:pPr>
        <w:pStyle w:val="EndNoteBibliography"/>
        <w:spacing w:after="0"/>
        <w:ind w:left="720" w:hanging="720"/>
      </w:pPr>
      <w:r w:rsidRPr="00C12D39">
        <w:lastRenderedPageBreak/>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49" w:history="1">
        <w:r w:rsidRPr="00C12D39">
          <w:rPr>
            <w:rStyle w:val="Hyperlink"/>
          </w:rPr>
          <w:t>http://www.escholarship.org/uc/item/0p01q99s</w:t>
        </w:r>
      </w:hyperlink>
      <w:r w:rsidRPr="00C12D39">
        <w:t>.</w:t>
      </w:r>
    </w:p>
    <w:p w14:paraId="765FE47B" w14:textId="77777777" w:rsidR="00C12D39" w:rsidRPr="00C12D39" w:rsidRDefault="00C12D39" w:rsidP="00C12D39">
      <w:pPr>
        <w:pStyle w:val="EndNoteBibliography"/>
        <w:spacing w:after="0"/>
        <w:ind w:left="720" w:hanging="720"/>
      </w:pPr>
      <w:r w:rsidRPr="00C12D39">
        <w:t xml:space="preserve">Jassby, A. 2008. Phytoplankton in the upper San Francisco Estuary: recent biomass trends, their causes and their trophic significance. San Francisco Estuary and Watershed Science 6(1):24 pages. </w:t>
      </w:r>
    </w:p>
    <w:p w14:paraId="56B132AB" w14:textId="77777777" w:rsidR="00C12D39" w:rsidRPr="00C12D39" w:rsidRDefault="00C12D39" w:rsidP="00C12D39">
      <w:pPr>
        <w:pStyle w:val="EndNoteBibliography"/>
        <w:spacing w:after="0"/>
        <w:ind w:left="720" w:hanging="720"/>
      </w:pPr>
      <w:r w:rsidRPr="00C12D39">
        <w:t xml:space="preserve">Kimmerer, W. J., and J. K. Thompson. 2014. Phytoplankton growth balanced by clam and zooplankton grazing and net transport into the low-salinity zone of the San Francisco Estuary. Estuaries and Coasts:1-17. </w:t>
      </w:r>
    </w:p>
    <w:p w14:paraId="6D2572A5" w14:textId="77777777" w:rsidR="00C12D39" w:rsidRPr="00C12D39" w:rsidRDefault="00C12D39" w:rsidP="00C12D39">
      <w:pPr>
        <w:pStyle w:val="EndNoteBibliography"/>
        <w:spacing w:after="0"/>
        <w:ind w:left="720" w:hanging="720"/>
      </w:pPr>
      <w:r w:rsidRPr="00C12D39">
        <w:t xml:space="preserve">Maier, G. O., and C. A. Simenstad. 2009. The role of marsh-derived macrodetritus to the food webs of juvenile Chinook salmon in a large altered estuary. Estuaries and Coasts 32(5):984-998. </w:t>
      </w:r>
    </w:p>
    <w:p w14:paraId="7774CB4A" w14:textId="77777777" w:rsidR="00C12D39" w:rsidRPr="00C12D39" w:rsidRDefault="00C12D39" w:rsidP="00C12D39">
      <w:pPr>
        <w:pStyle w:val="EndNoteBibliography"/>
        <w:spacing w:after="0"/>
        <w:ind w:left="720" w:hanging="720"/>
      </w:pPr>
      <w:r w:rsidRPr="00C12D39">
        <w:t xml:space="preserve">Orsi, J. J. 1995. Food habits of several abundant zooplankton species in the Sacramento-San Joaquin estuary. Interagency Ecological Program for the Sacramento-San Joaquin Estuary (IEP), Stockton, CA. </w:t>
      </w:r>
    </w:p>
    <w:p w14:paraId="78D44F3F" w14:textId="04089BC1" w:rsidR="00C12D39" w:rsidRPr="00C12D39" w:rsidRDefault="00C12D39" w:rsidP="00C12D39">
      <w:pPr>
        <w:pStyle w:val="EndNoteBibliography"/>
        <w:spacing w:after="0"/>
        <w:ind w:left="720" w:hanging="720"/>
      </w:pPr>
      <w:r w:rsidRPr="00C12D39">
        <w:t xml:space="preserve">Schroeter, R. E., T. A. O'Rear, M. J. Young, and P. B. Moyle. 2015. The aquatic trophic ecology of Suisun Marsh, San Francisco Estuary, California, during autumn in a wet year. San Francisco Estuary and Watershed Science 13(3). </w:t>
      </w:r>
      <w:hyperlink r:id="rId50" w:history="1">
        <w:r w:rsidRPr="00C12D39">
          <w:rPr>
            <w:rStyle w:val="Hyperlink"/>
          </w:rPr>
          <w:t>http://www.escholarship.org/uc/item/3w96c3dt</w:t>
        </w:r>
      </w:hyperlink>
      <w:r w:rsidRPr="00C12D39">
        <w:t>.</w:t>
      </w:r>
    </w:p>
    <w:p w14:paraId="57772FAC" w14:textId="77777777" w:rsidR="00C12D39" w:rsidRPr="00C12D39" w:rsidRDefault="00C12D39" w:rsidP="00C12D39">
      <w:pPr>
        <w:pStyle w:val="EndNoteBibliography"/>
        <w:spacing w:after="0"/>
        <w:ind w:left="720" w:hanging="720"/>
      </w:pPr>
      <w:r w:rsidRPr="00C12D39">
        <w:t xml:space="preserve">Sherman, S., R. Hartman, and D. Contreras, editors. 2017. Effects of Tidal Wetland Restoration on Fish: A Suite of Conceptual Models. Department of Water Resources, Sacramento, CA. </w:t>
      </w:r>
    </w:p>
    <w:p w14:paraId="400DA254" w14:textId="77777777" w:rsidR="00C12D39" w:rsidRPr="00C12D39" w:rsidRDefault="00C12D39" w:rsidP="00C12D39">
      <w:pPr>
        <w:pStyle w:val="EndNoteBibliography"/>
        <w:spacing w:after="0"/>
        <w:ind w:left="720" w:hanging="720"/>
      </w:pPr>
      <w:r w:rsidRPr="00C12D39">
        <w:t xml:space="preserve">Slater, S. B., and R. D. Baxter. 2014. Diet, prey selection and body condition of age-0 Delta Smelt, </w:t>
      </w:r>
      <w:r w:rsidRPr="00C12D39">
        <w:rPr>
          <w:i/>
        </w:rPr>
        <w:t>Hypomesus transpacificus</w:t>
      </w:r>
      <w:r w:rsidRPr="00C12D39">
        <w:t xml:space="preserve">, in the upper San Francisco Estuary. San Francisco Estuary and Watershed Science 14(4). </w:t>
      </w:r>
    </w:p>
    <w:p w14:paraId="7415AD93" w14:textId="77777777" w:rsidR="00C12D39" w:rsidRPr="00C12D39" w:rsidRDefault="00C12D39" w:rsidP="00C12D39">
      <w:pPr>
        <w:pStyle w:val="EndNoteBibliography"/>
        <w:spacing w:after="0"/>
        <w:ind w:left="720" w:hanging="720"/>
      </w:pPr>
      <w:r w:rsidRPr="00C12D39">
        <w:t xml:space="preserve">Sobczak, W. V., J. E. Cloern, A. D. Jassby, B. E. Cole, T. S. Schraga, and A. Arnsberg. 2005. Detritus fuels ecosystem metabolism but not metazoan food webs in San Francisco Estuary's freshwater Delta. Estuaries 28(1):122-135. </w:t>
      </w:r>
    </w:p>
    <w:p w14:paraId="42098B9D" w14:textId="77777777" w:rsidR="00C12D39" w:rsidRPr="00C12D39" w:rsidRDefault="00C12D39" w:rsidP="00C12D39">
      <w:pPr>
        <w:pStyle w:val="EndNoteBibliography"/>
        <w:spacing w:after="0"/>
        <w:ind w:left="720" w:hanging="720"/>
      </w:pPr>
      <w:r w:rsidRPr="00C12D39">
        <w:t xml:space="preserve">Sobczak, W. V., J. E. Cloern, A. D. Jassby, and A. B. Muller-Solger. 2002. Bioavailability of organic matter in a highly disturbed estuary: The role of detrital and algal resources. Proceedings of the National Academy of Sciences 99(12):8101-8105. </w:t>
      </w:r>
    </w:p>
    <w:p w14:paraId="5FE6FD05" w14:textId="77777777" w:rsidR="00C12D39" w:rsidRPr="00C12D39" w:rsidRDefault="00C12D39" w:rsidP="00C12D39">
      <w:pPr>
        <w:pStyle w:val="EndNoteBibliography"/>
        <w:spacing w:after="0"/>
        <w:ind w:left="720" w:hanging="720"/>
      </w:pPr>
      <w:r w:rsidRPr="00C12D39">
        <w:t xml:space="preserve">Sommer, T., and F. Mejia. 2013. A place to call home: a synthesis of Delta Smelt habitat in the upper San Francisco Estuary. San Francisco Estuary and Watershed Science 11(2):25 pages. </w:t>
      </w:r>
    </w:p>
    <w:p w14:paraId="10814433" w14:textId="77777777" w:rsidR="00C12D39" w:rsidRPr="00C12D39" w:rsidRDefault="00C12D39" w:rsidP="00C12D39">
      <w:pPr>
        <w:pStyle w:val="EndNoteBibliography"/>
        <w:spacing w:after="0"/>
        <w:ind w:left="720" w:hanging="720"/>
      </w:pPr>
      <w:r w:rsidRPr="00C12D39">
        <w:t xml:space="preserve">Sommer, T., K. Reece, F. Mejia, and M. Nobriga. 2009. Delta smelt life-history contingents: a possible upstream rearing strategy. IEP Newsletter 22(1):11-13. </w:t>
      </w:r>
    </w:p>
    <w:p w14:paraId="5BFB21AA" w14:textId="77777777" w:rsidR="00C12D39" w:rsidRPr="00C12D39" w:rsidRDefault="00C12D39" w:rsidP="00C12D39">
      <w:pPr>
        <w:pStyle w:val="EndNoteBibliography"/>
        <w:spacing w:after="0"/>
        <w:ind w:left="720" w:hanging="720"/>
      </w:pPr>
      <w:r w:rsidRPr="00C12D39">
        <w:t xml:space="preserve">Sommer, T. R., M. L. Nobriga, W. C. Harrell, W. Batham, and W. J. Kimmerer. 2001. Floodplain rearing of juvenile chinook salmon: Evidence of enhanced growth and survival. Canadian Journal of Fisheries and Aquatic Sciences 58(2):325-333. </w:t>
      </w:r>
    </w:p>
    <w:p w14:paraId="3611FBF8" w14:textId="77777777" w:rsidR="00C12D39" w:rsidRPr="00C12D39" w:rsidRDefault="00C12D39" w:rsidP="00C12D39">
      <w:pPr>
        <w:pStyle w:val="EndNoteBibliography"/>
        <w:spacing w:after="0"/>
        <w:ind w:left="720" w:hanging="720"/>
      </w:pPr>
      <w:r w:rsidRPr="00C12D39">
        <w:t xml:space="preserve">Turner, A. M., and J. C. Trexler. 1997. Sampling aquatic invertebrates from marshes: evaluating the options. Journal of the North American Benthological Society 16(3):694-709. </w:t>
      </w:r>
    </w:p>
    <w:p w14:paraId="65B129B9" w14:textId="71E6FC87" w:rsidR="00C12D39" w:rsidRPr="00C12D39" w:rsidRDefault="00C12D39" w:rsidP="00C12D39">
      <w:pPr>
        <w:pStyle w:val="EndNoteBibliography"/>
        <w:spacing w:after="0"/>
        <w:ind w:left="720" w:hanging="720"/>
      </w:pPr>
      <w:r w:rsidRPr="00C12D39">
        <w:t xml:space="preserve">Utermöhl, H. 1958. Methods of collecting plankton for various purposes are discussed. SIL Communications, 1953-1996 9(1):1-38. </w:t>
      </w:r>
      <w:hyperlink r:id="rId51" w:history="1">
        <w:r w:rsidRPr="00C12D39">
          <w:rPr>
            <w:rStyle w:val="Hyperlink"/>
          </w:rPr>
          <w:t>https://doi.org/10.1080/05384680.1958.11904091</w:t>
        </w:r>
      </w:hyperlink>
      <w:r w:rsidRPr="00C12D39">
        <w:t>.</w:t>
      </w:r>
    </w:p>
    <w:p w14:paraId="5419EB6D" w14:textId="00384B98" w:rsidR="00C12D39" w:rsidRPr="00C12D39" w:rsidRDefault="00C12D39" w:rsidP="00C12D39">
      <w:pPr>
        <w:pStyle w:val="EndNoteBibliography"/>
        <w:spacing w:after="0"/>
        <w:ind w:left="720" w:hanging="720"/>
      </w:pPr>
      <w:r w:rsidRPr="00C12D39">
        <w:t xml:space="preserve">Wells, E. 2015. IEP Environmental Monitoring Program Benthos Metadata. C. D. o. W. Resources, editor. Division of Environmental Services, Bay-Delta Monitoring and Analysis Section, West Sacramento, CA. </w:t>
      </w:r>
      <w:hyperlink r:id="rId52" w:history="1">
        <w:r w:rsidRPr="00C12D39">
          <w:rPr>
            <w:rStyle w:val="Hyperlink"/>
          </w:rPr>
          <w:t>http://www.water.ca.gov/bdma/meta/benthic.cfm</w:t>
        </w:r>
      </w:hyperlink>
      <w:r w:rsidRPr="00C12D39">
        <w:t>.</w:t>
      </w:r>
    </w:p>
    <w:p w14:paraId="25B4A1E4" w14:textId="47C53DA1" w:rsidR="00C12D39" w:rsidRPr="00C12D39" w:rsidRDefault="00C12D39" w:rsidP="00C12D39">
      <w:pPr>
        <w:pStyle w:val="EndNoteBibliography"/>
        <w:spacing w:after="0"/>
        <w:ind w:left="720" w:hanging="720"/>
      </w:pPr>
      <w:r w:rsidRPr="00C12D39">
        <w:t xml:space="preserve">Whitley, S. N., and S. M. Bollens. 2014. Fish assemblages across a vegetation gradient in a restoring tidal freshwater wetland: diets and potential for resource competition. Environmental Biology of Fishes 97(6):659-674. </w:t>
      </w:r>
      <w:hyperlink r:id="rId53" w:history="1">
        <w:r w:rsidRPr="00C12D39">
          <w:rPr>
            <w:rStyle w:val="Hyperlink"/>
          </w:rPr>
          <w:t>http://search.proquest.com/docview/1518010595?accountid=147320</w:t>
        </w:r>
      </w:hyperlink>
      <w:r w:rsidRPr="00C12D39">
        <w:t>.</w:t>
      </w:r>
    </w:p>
    <w:p w14:paraId="061B817E" w14:textId="2ED6F665" w:rsidR="00C12D39" w:rsidRPr="00C12D39" w:rsidRDefault="00C12D39" w:rsidP="00C12D39">
      <w:pPr>
        <w:pStyle w:val="EndNoteBibliography"/>
        <w:ind w:left="720" w:hanging="720"/>
      </w:pPr>
      <w:r w:rsidRPr="00C12D39">
        <w:t xml:space="preserve">Williams, J. G. 2012. Juvenile Chinook Salmon (Oncorhynchus tshawytscha) in and Around the San Francisco Estuary. San Francisco Estuary and Watershed Science 10(3). </w:t>
      </w:r>
      <w:hyperlink r:id="rId54" w:history="1">
        <w:r w:rsidRPr="00C12D39">
          <w:rPr>
            <w:rStyle w:val="Hyperlink"/>
          </w:rPr>
          <w:t>http://www.escholarship.org/uc/item/96f2t9xw</w:t>
        </w:r>
      </w:hyperlink>
      <w:r w:rsidRPr="00C12D39">
        <w:t>.</w:t>
      </w:r>
    </w:p>
    <w:p w14:paraId="2E3C346B" w14:textId="1DB3644C" w:rsidR="00C0435E" w:rsidRDefault="00C0435E" w:rsidP="00C0435E">
      <w:r>
        <w:lastRenderedPageBreak/>
        <w:fldChar w:fldCharType="end"/>
      </w:r>
    </w:p>
    <w:p w14:paraId="4A2CB6B5" w14:textId="13E9E443"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8-12-26T15:36:00Z" w:initials="HR">
    <w:p w14:paraId="372B359D" w14:textId="1C20A814" w:rsidR="00026900" w:rsidRDefault="00026900">
      <w:pPr>
        <w:pStyle w:val="CommentText"/>
      </w:pPr>
      <w:r>
        <w:rPr>
          <w:rStyle w:val="CommentReference"/>
        </w:rPr>
        <w:annotationRef/>
      </w:r>
      <w:r>
        <w:t>A lot of this is currently a direct copy from the proposal and/or last year’s report. Ideally, it should be reworked a bit.</w:t>
      </w:r>
    </w:p>
  </w:comment>
  <w:comment w:id="7" w:author="Hartman, Rosemary@Wildlife" w:date="2018-12-26T15:41:00Z" w:initials="HR">
    <w:p w14:paraId="7329A82D" w14:textId="517FD7DE" w:rsidR="00026900" w:rsidRDefault="00026900">
      <w:pPr>
        <w:pStyle w:val="CommentText"/>
      </w:pPr>
      <w:r>
        <w:rPr>
          <w:rStyle w:val="CommentReference"/>
        </w:rPr>
        <w:annotationRef/>
      </w:r>
      <w:r>
        <w:t>I feel like we are honing in on things, maybe change language to reflect the fact that we’ve made most of our decisions.</w:t>
      </w:r>
    </w:p>
  </w:comment>
  <w:comment w:id="15" w:author="Hartman, Rosemary@Wildlife" w:date="2019-04-05T06:56:00Z" w:initials="HR">
    <w:p w14:paraId="15BC5DD4" w14:textId="6527A5F0" w:rsidR="00026900" w:rsidRDefault="00026900">
      <w:pPr>
        <w:pStyle w:val="CommentText"/>
      </w:pPr>
      <w:r>
        <w:rPr>
          <w:rStyle w:val="CommentReference"/>
        </w:rPr>
        <w:annotationRef/>
      </w:r>
      <w:r>
        <w:t>We didn’t find much in the way of year-to-year differences, so it will be hard to tie it to water year. We also don’t have post-resotration data, so it’s gong to be hard to compare.</w:t>
      </w:r>
    </w:p>
  </w:comment>
  <w:comment w:id="16" w:author="Hartman, Rosemary@Wildlife" w:date="2019-04-05T06:57:00Z" w:initials="HR">
    <w:p w14:paraId="089E82C0" w14:textId="440AB938" w:rsidR="00026900" w:rsidRDefault="00026900">
      <w:pPr>
        <w:pStyle w:val="CommentText"/>
      </w:pPr>
      <w:r>
        <w:rPr>
          <w:rStyle w:val="CommentReference"/>
        </w:rPr>
        <w:annotationRef/>
      </w:r>
    </w:p>
  </w:comment>
  <w:comment w:id="24" w:author="Hartman, Rosemary@Wildlife" w:date="2018-12-26T16:12:00Z" w:initials="HR">
    <w:p w14:paraId="4701D46C" w14:textId="40A2208F" w:rsidR="00026900" w:rsidRDefault="00026900">
      <w:pPr>
        <w:pStyle w:val="CommentText"/>
      </w:pPr>
      <w:r>
        <w:rPr>
          <w:rStyle w:val="CommentReference"/>
        </w:rPr>
        <w:annotationRef/>
      </w:r>
      <w:r>
        <w:t>double check diameter of circular net</w:t>
      </w:r>
    </w:p>
  </w:comment>
  <w:comment w:id="29" w:author="Hartman, Rosemary@Wildlife" w:date="2019-04-17T03:56:00Z" w:initials="HR">
    <w:p w14:paraId="22213E99" w14:textId="4AB73A57" w:rsidR="00026900" w:rsidRDefault="00026900">
      <w:pPr>
        <w:pStyle w:val="CommentText"/>
      </w:pPr>
      <w:r>
        <w:rPr>
          <w:rStyle w:val="CommentReference"/>
        </w:rPr>
        <w:annotationRef/>
      </w:r>
      <w:r>
        <w:t>need to revise once analysis is complete</w:t>
      </w:r>
    </w:p>
  </w:comment>
  <w:comment w:id="30" w:author="Hartman, Rosemary@Wildlife" w:date="2019-04-17T03:55:00Z" w:initials="HR">
    <w:p w14:paraId="6B16EADB" w14:textId="5229D365" w:rsidR="00026900" w:rsidRDefault="00026900">
      <w:pPr>
        <w:pStyle w:val="CommentText"/>
      </w:pPr>
      <w:r>
        <w:rPr>
          <w:rStyle w:val="CommentReference"/>
        </w:rPr>
        <w:annotationRef/>
      </w:r>
      <w:r>
        <w:t>not sure if I want to do this. Salmon eat everything</w:t>
      </w:r>
    </w:p>
  </w:comment>
  <w:comment w:id="42" w:author="Hartman, Rosemary@Wildlife [2]" w:date="2019-04-30T09:33:00Z" w:initials="HR">
    <w:p w14:paraId="5C96E0D8" w14:textId="67725728" w:rsidR="007F4697" w:rsidRDefault="007F4697">
      <w:pPr>
        <w:pStyle w:val="CommentText"/>
      </w:pPr>
      <w:r>
        <w:rPr>
          <w:rStyle w:val="CommentReference"/>
        </w:rPr>
        <w:annotationRef/>
      </w:r>
      <w:r>
        <w:t>cite document</w:t>
      </w:r>
    </w:p>
  </w:comment>
  <w:comment w:id="43" w:author="Hartman, Rosemary@Wildlife [2]" w:date="2019-04-30T09:52:00Z" w:initials="HR">
    <w:p w14:paraId="6D778041" w14:textId="1446BDB6" w:rsidR="00026582" w:rsidRDefault="00026582">
      <w:pPr>
        <w:pStyle w:val="CommentText"/>
      </w:pPr>
      <w:r>
        <w:rPr>
          <w:rStyle w:val="CommentReference"/>
        </w:rPr>
        <w:annotationRef/>
      </w:r>
      <w:r>
        <w:t>check pore size</w:t>
      </w:r>
    </w:p>
  </w:comment>
  <w:comment w:id="105" w:author="Hartman, Rosemary@Wildlife" w:date="2019-01-29T07:01:00Z" w:initials="HR">
    <w:p w14:paraId="7CE71C1E" w14:textId="7073138C" w:rsidR="00026900" w:rsidRDefault="00026900">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2B359D" w15:done="0"/>
  <w15:commentEx w15:paraId="7329A82D" w15:done="0"/>
  <w15:commentEx w15:paraId="15BC5DD4" w15:done="0"/>
  <w15:commentEx w15:paraId="089E82C0" w15:paraIdParent="15BC5DD4" w15:done="0"/>
  <w15:commentEx w15:paraId="4701D46C" w15:done="0"/>
  <w15:commentEx w15:paraId="22213E99" w15:done="0"/>
  <w15:commentEx w15:paraId="6B16EADB" w15:done="0"/>
  <w15:commentEx w15:paraId="5C96E0D8" w15:done="0"/>
  <w15:commentEx w15:paraId="6D778041"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B359D" w16cid:durableId="1FCE1E69"/>
  <w16cid:commentId w16cid:paraId="7329A82D" w16cid:durableId="1FCE1F99"/>
  <w16cid:commentId w16cid:paraId="15BC5DD4" w16cid:durableId="20517AB3"/>
  <w16cid:commentId w16cid:paraId="089E82C0" w16cid:durableId="20517AEE"/>
  <w16cid:commentId w16cid:paraId="4701D46C" w16cid:durableId="1FCE26E1"/>
  <w16cid:commentId w16cid:paraId="22213E99" w16cid:durableId="20612289"/>
  <w16cid:commentId w16cid:paraId="6B16EADB" w16cid:durableId="20612229"/>
  <w16cid:commentId w16cid:paraId="5C96E0D8" w16cid:durableId="207294F9"/>
  <w16cid:commentId w16cid:paraId="6D778041" w16cid:durableId="20729956"/>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A72F5" w14:textId="77777777" w:rsidR="00E35001" w:rsidRDefault="00E35001">
      <w:pPr>
        <w:spacing w:after="0" w:line="240" w:lineRule="auto"/>
      </w:pPr>
      <w:r>
        <w:separator/>
      </w:r>
    </w:p>
  </w:endnote>
  <w:endnote w:type="continuationSeparator" w:id="0">
    <w:p w14:paraId="69DF13AC" w14:textId="77777777" w:rsidR="00E35001" w:rsidRDefault="00E35001">
      <w:pPr>
        <w:spacing w:after="0" w:line="240" w:lineRule="auto"/>
      </w:pPr>
      <w:r>
        <w:continuationSeparator/>
      </w:r>
    </w:p>
  </w:endnote>
  <w:endnote w:type="continuationNotice" w:id="1">
    <w:p w14:paraId="32D1C408" w14:textId="77777777" w:rsidR="00E35001" w:rsidRDefault="00E350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88D3" w14:textId="77777777" w:rsidR="00685815" w:rsidRDefault="006858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026900" w:rsidRDefault="00026900">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9DD9E" w14:textId="77777777" w:rsidR="00685815" w:rsidRDefault="006858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259BE" w14:textId="77777777" w:rsidR="00E35001" w:rsidRDefault="00E35001">
      <w:pPr>
        <w:spacing w:after="0" w:line="240" w:lineRule="auto"/>
      </w:pPr>
      <w:r>
        <w:separator/>
      </w:r>
    </w:p>
  </w:footnote>
  <w:footnote w:type="continuationSeparator" w:id="0">
    <w:p w14:paraId="1AF78A3D" w14:textId="77777777" w:rsidR="00E35001" w:rsidRDefault="00E35001">
      <w:pPr>
        <w:spacing w:after="0" w:line="240" w:lineRule="auto"/>
      </w:pPr>
      <w:r>
        <w:continuationSeparator/>
      </w:r>
    </w:p>
  </w:footnote>
  <w:footnote w:type="continuationNotice" w:id="1">
    <w:p w14:paraId="124D1EA0" w14:textId="77777777" w:rsidR="00E35001" w:rsidRDefault="00E3500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35D7F" w14:textId="77777777" w:rsidR="00685815" w:rsidRDefault="006858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026900" w:rsidRDefault="00026900">
    <w:pPr>
      <w:pStyle w:val="Header"/>
      <w:tabs>
        <w:tab w:val="clear" w:pos="9360"/>
        <w:tab w:val="right" w:pos="9340"/>
      </w:tabs>
    </w:pPr>
    <w:r>
      <w:t xml:space="preserve">2018 Fish Restoration Program </w:t>
    </w:r>
    <w:r w:rsidR="00132847">
      <w:t>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0E0BF" w14:textId="77777777" w:rsidR="00685815" w:rsidRDefault="006858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4"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6"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0" w15:restartNumberingAfterBreak="0">
    <w:nsid w:val="49144CA5"/>
    <w:multiLevelType w:val="hybridMultilevel"/>
    <w:tmpl w:val="53204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2"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0"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1"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5"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9"/>
  </w:num>
  <w:num w:numId="3">
    <w:abstractNumId w:val="21"/>
  </w:num>
  <w:num w:numId="4">
    <w:abstractNumId w:val="30"/>
  </w:num>
  <w:num w:numId="5">
    <w:abstractNumId w:val="15"/>
  </w:num>
  <w:num w:numId="6">
    <w:abstractNumId w:val="19"/>
  </w:num>
  <w:num w:numId="7">
    <w:abstractNumId w:val="16"/>
  </w:num>
  <w:num w:numId="8">
    <w:abstractNumId w:val="13"/>
  </w:num>
  <w:num w:numId="9">
    <w:abstractNumId w:val="17"/>
  </w:num>
  <w:num w:numId="10">
    <w:abstractNumId w:val="32"/>
  </w:num>
  <w:num w:numId="11">
    <w:abstractNumId w:val="18"/>
  </w:num>
  <w:num w:numId="12">
    <w:abstractNumId w:val="11"/>
  </w:num>
  <w:num w:numId="13">
    <w:abstractNumId w:val="36"/>
  </w:num>
  <w:num w:numId="14">
    <w:abstractNumId w:val="25"/>
  </w:num>
  <w:num w:numId="15">
    <w:abstractNumId w:val="28"/>
  </w:num>
  <w:num w:numId="16">
    <w:abstractNumId w:val="8"/>
  </w:num>
  <w:num w:numId="17">
    <w:abstractNumId w:val="6"/>
  </w:num>
  <w:num w:numId="18">
    <w:abstractNumId w:val="24"/>
  </w:num>
  <w:num w:numId="19">
    <w:abstractNumId w:val="14"/>
  </w:num>
  <w:num w:numId="20">
    <w:abstractNumId w:val="26"/>
  </w:num>
  <w:num w:numId="21">
    <w:abstractNumId w:val="22"/>
  </w:num>
  <w:num w:numId="22">
    <w:abstractNumId w:val="38"/>
  </w:num>
  <w:num w:numId="23">
    <w:abstractNumId w:val="37"/>
  </w:num>
  <w:num w:numId="24">
    <w:abstractNumId w:val="2"/>
  </w:num>
  <w:num w:numId="25">
    <w:abstractNumId w:val="5"/>
  </w:num>
  <w:num w:numId="26">
    <w:abstractNumId w:val="35"/>
  </w:num>
  <w:num w:numId="27">
    <w:abstractNumId w:val="42"/>
  </w:num>
  <w:num w:numId="28">
    <w:abstractNumId w:val="23"/>
  </w:num>
  <w:num w:numId="29">
    <w:abstractNumId w:val="10"/>
  </w:num>
  <w:num w:numId="30">
    <w:abstractNumId w:val="27"/>
  </w:num>
  <w:num w:numId="31">
    <w:abstractNumId w:val="0"/>
  </w:num>
  <w:num w:numId="32">
    <w:abstractNumId w:val="33"/>
  </w:num>
  <w:num w:numId="33">
    <w:abstractNumId w:val="41"/>
  </w:num>
  <w:num w:numId="34">
    <w:abstractNumId w:val="9"/>
  </w:num>
  <w:num w:numId="35">
    <w:abstractNumId w:val="12"/>
  </w:num>
  <w:num w:numId="36">
    <w:abstractNumId w:val="34"/>
  </w:num>
  <w:num w:numId="37">
    <w:abstractNumId w:val="7"/>
  </w:num>
  <w:num w:numId="38">
    <w:abstractNumId w:val="20"/>
  </w:num>
  <w:num w:numId="39">
    <w:abstractNumId w:val="1"/>
  </w:num>
  <w:num w:numId="40">
    <w:abstractNumId w:val="39"/>
  </w:num>
  <w:num w:numId="41">
    <w:abstractNumId w:val="31"/>
  </w:num>
  <w:num w:numId="42">
    <w:abstractNumId w:val="4"/>
  </w:num>
  <w:num w:numId="43">
    <w:abstractNumId w:val="40"/>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Ellis, Daniel@Wildlife">
    <w15:presenceInfo w15:providerId="AD" w15:userId="S-1-5-21-3546993493-1090657416-820600998-45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33&lt;/item&gt;&lt;item&gt;1536&lt;/item&gt;&lt;item&gt;1569&lt;/item&gt;&lt;item&gt;1593&lt;/item&gt;&lt;item&gt;1624&lt;/item&gt;&lt;item&gt;1626&lt;/item&gt;&lt;item&gt;1912&lt;/item&gt;&lt;item&gt;1913&lt;/item&gt;&lt;item&gt;1923&lt;/item&gt;&lt;item&gt;1997&lt;/item&gt;&lt;item&gt;2241&lt;/item&gt;&lt;item&gt;2295&lt;/item&gt;&lt;item&gt;2477&lt;/item&gt;&lt;item&gt;2582&lt;/item&gt;&lt;item&gt;2789&lt;/item&gt;&lt;item&gt;2847&lt;/item&gt;&lt;item&gt;2849&lt;/item&gt;&lt;item&gt;2931&lt;/item&gt;&lt;item&gt;2955&lt;/item&gt;&lt;item&gt;2960&lt;/item&gt;&lt;item&gt;2966&lt;/item&gt;&lt;item&gt;3006&lt;/item&gt;&lt;item&gt;3011&lt;/item&gt;&lt;item&gt;3012&lt;/item&gt;&lt;item&gt;3104&lt;/item&gt;&lt;/record-ids&gt;&lt;/item&gt;&lt;/Libraries&gt;"/>
  </w:docVars>
  <w:rsids>
    <w:rsidRoot w:val="00A27634"/>
    <w:rsid w:val="00001495"/>
    <w:rsid w:val="0000345F"/>
    <w:rsid w:val="0000444B"/>
    <w:rsid w:val="00005B97"/>
    <w:rsid w:val="00016554"/>
    <w:rsid w:val="00026582"/>
    <w:rsid w:val="00026900"/>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C7824"/>
    <w:rsid w:val="000D4384"/>
    <w:rsid w:val="000E485F"/>
    <w:rsid w:val="000E59B2"/>
    <w:rsid w:val="000E5EBA"/>
    <w:rsid w:val="000E7293"/>
    <w:rsid w:val="000F18C7"/>
    <w:rsid w:val="000F3D71"/>
    <w:rsid w:val="00100AD3"/>
    <w:rsid w:val="00104106"/>
    <w:rsid w:val="00106179"/>
    <w:rsid w:val="00114A86"/>
    <w:rsid w:val="00120B83"/>
    <w:rsid w:val="00124E3B"/>
    <w:rsid w:val="00127F21"/>
    <w:rsid w:val="00132847"/>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3CBA"/>
    <w:rsid w:val="001D5C10"/>
    <w:rsid w:val="001D6995"/>
    <w:rsid w:val="001E1ABD"/>
    <w:rsid w:val="001E35E5"/>
    <w:rsid w:val="001E4797"/>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39DB"/>
    <w:rsid w:val="002348BE"/>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A23C3"/>
    <w:rsid w:val="003A5F56"/>
    <w:rsid w:val="003B0171"/>
    <w:rsid w:val="003B0E2F"/>
    <w:rsid w:val="003B0E58"/>
    <w:rsid w:val="003B1921"/>
    <w:rsid w:val="003B2A28"/>
    <w:rsid w:val="003C49C9"/>
    <w:rsid w:val="003C700C"/>
    <w:rsid w:val="003D759C"/>
    <w:rsid w:val="003E66BD"/>
    <w:rsid w:val="003F11AB"/>
    <w:rsid w:val="003F1B2E"/>
    <w:rsid w:val="003F2F0C"/>
    <w:rsid w:val="003F4720"/>
    <w:rsid w:val="003F4E36"/>
    <w:rsid w:val="003F5902"/>
    <w:rsid w:val="00410070"/>
    <w:rsid w:val="00422A64"/>
    <w:rsid w:val="00424239"/>
    <w:rsid w:val="00424578"/>
    <w:rsid w:val="004248AD"/>
    <w:rsid w:val="00430874"/>
    <w:rsid w:val="00435AD2"/>
    <w:rsid w:val="004367A0"/>
    <w:rsid w:val="00442ADA"/>
    <w:rsid w:val="00456936"/>
    <w:rsid w:val="00457A81"/>
    <w:rsid w:val="00463B5C"/>
    <w:rsid w:val="00464071"/>
    <w:rsid w:val="00471D53"/>
    <w:rsid w:val="00482734"/>
    <w:rsid w:val="004827A9"/>
    <w:rsid w:val="00483E85"/>
    <w:rsid w:val="004841D5"/>
    <w:rsid w:val="00486002"/>
    <w:rsid w:val="00486ACF"/>
    <w:rsid w:val="00493082"/>
    <w:rsid w:val="00494A26"/>
    <w:rsid w:val="004A17D6"/>
    <w:rsid w:val="004B10DD"/>
    <w:rsid w:val="004B582B"/>
    <w:rsid w:val="004C182E"/>
    <w:rsid w:val="004C4562"/>
    <w:rsid w:val="004C4EF3"/>
    <w:rsid w:val="004C7A01"/>
    <w:rsid w:val="004D1BE2"/>
    <w:rsid w:val="004D27AA"/>
    <w:rsid w:val="004D3A89"/>
    <w:rsid w:val="004D3B90"/>
    <w:rsid w:val="004D3CF7"/>
    <w:rsid w:val="004D4E2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47B3"/>
    <w:rsid w:val="00697C79"/>
    <w:rsid w:val="006A0472"/>
    <w:rsid w:val="006A0AC7"/>
    <w:rsid w:val="006A2ADF"/>
    <w:rsid w:val="006A491A"/>
    <w:rsid w:val="006B05FB"/>
    <w:rsid w:val="006B096A"/>
    <w:rsid w:val="006B264F"/>
    <w:rsid w:val="006B30EF"/>
    <w:rsid w:val="006C3A32"/>
    <w:rsid w:val="006C4891"/>
    <w:rsid w:val="006C69C5"/>
    <w:rsid w:val="006D1BFF"/>
    <w:rsid w:val="006D3B16"/>
    <w:rsid w:val="006D601C"/>
    <w:rsid w:val="006D6D1F"/>
    <w:rsid w:val="006E7DD5"/>
    <w:rsid w:val="006F2BCC"/>
    <w:rsid w:val="00714AC3"/>
    <w:rsid w:val="00715B71"/>
    <w:rsid w:val="007263FB"/>
    <w:rsid w:val="0073160C"/>
    <w:rsid w:val="00731F96"/>
    <w:rsid w:val="0073653E"/>
    <w:rsid w:val="00737EC8"/>
    <w:rsid w:val="0074128D"/>
    <w:rsid w:val="00755F1B"/>
    <w:rsid w:val="00762728"/>
    <w:rsid w:val="00762B5E"/>
    <w:rsid w:val="00782BCA"/>
    <w:rsid w:val="00783150"/>
    <w:rsid w:val="00787C63"/>
    <w:rsid w:val="007955EE"/>
    <w:rsid w:val="007A6743"/>
    <w:rsid w:val="007A7657"/>
    <w:rsid w:val="007B0944"/>
    <w:rsid w:val="007C100D"/>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40D88"/>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392D"/>
    <w:rsid w:val="00AD55F2"/>
    <w:rsid w:val="00AE09A7"/>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22A0"/>
    <w:rsid w:val="00BE5423"/>
    <w:rsid w:val="00BE54D8"/>
    <w:rsid w:val="00BE6773"/>
    <w:rsid w:val="00BF2BCE"/>
    <w:rsid w:val="00C0435E"/>
    <w:rsid w:val="00C12D39"/>
    <w:rsid w:val="00C16D0F"/>
    <w:rsid w:val="00C212F8"/>
    <w:rsid w:val="00C21500"/>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2BBE"/>
    <w:rsid w:val="00CF4045"/>
    <w:rsid w:val="00D04648"/>
    <w:rsid w:val="00D0513C"/>
    <w:rsid w:val="00D11944"/>
    <w:rsid w:val="00D170F2"/>
    <w:rsid w:val="00D174ED"/>
    <w:rsid w:val="00D2471F"/>
    <w:rsid w:val="00D25A40"/>
    <w:rsid w:val="00D27543"/>
    <w:rsid w:val="00D30241"/>
    <w:rsid w:val="00D35978"/>
    <w:rsid w:val="00D47CED"/>
    <w:rsid w:val="00D50842"/>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001"/>
    <w:rsid w:val="00E35C59"/>
    <w:rsid w:val="00E45942"/>
    <w:rsid w:val="00E542EC"/>
    <w:rsid w:val="00E60641"/>
    <w:rsid w:val="00E62992"/>
    <w:rsid w:val="00E67D51"/>
    <w:rsid w:val="00E70C0F"/>
    <w:rsid w:val="00E74A31"/>
    <w:rsid w:val="00E74C1F"/>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41E90"/>
    <w:rsid w:val="00F45C89"/>
    <w:rsid w:val="00F56D89"/>
    <w:rsid w:val="00F57718"/>
    <w:rsid w:val="00F640C3"/>
    <w:rsid w:val="00F6728C"/>
    <w:rsid w:val="00F75567"/>
    <w:rsid w:val="00F80258"/>
    <w:rsid w:val="00F829AA"/>
    <w:rsid w:val="00F96F16"/>
    <w:rsid w:val="00FA3456"/>
    <w:rsid w:val="00FA373A"/>
    <w:rsid w:val="00FA6A93"/>
    <w:rsid w:val="00FA71D8"/>
    <w:rsid w:val="00FB107E"/>
    <w:rsid w:val="00FB1B6C"/>
    <w:rsid w:val="00FB2B04"/>
    <w:rsid w:val="00FC0F80"/>
    <w:rsid w:val="00FC60B1"/>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Theme="minorEastAsia"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jpeg"/><Relationship Id="rId39" Type="http://schemas.openxmlformats.org/officeDocument/2006/relationships/image" Target="media/image23.emf"/><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jpeg"/><Relationship Id="rId47" Type="http://schemas.openxmlformats.org/officeDocument/2006/relationships/hyperlink" Target="http://www.water.ca.gov/environmentalservices/docs/frpa/pilot_phase_II_report_FINAL_3MAY2017.pdf" TargetMode="External"/><Relationship Id="rId50" Type="http://schemas.openxmlformats.org/officeDocument/2006/relationships/hyperlink" Target="http://www.escholarship.org/uc/item/3w96c3dt"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emf"/><Relationship Id="rId46" Type="http://schemas.openxmlformats.org/officeDocument/2006/relationships/hyperlink" Target="http://www.jstor.org/stable/2838250"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jpg"/><Relationship Id="rId54" Type="http://schemas.openxmlformats.org/officeDocument/2006/relationships/hyperlink" Target="http://www.escholarship.org/uc/item/96f2t9x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jpg"/><Relationship Id="rId45" Type="http://schemas.openxmlformats.org/officeDocument/2006/relationships/hyperlink" Target="https://nrm.dfg.ca.gov/FileHandler.ashx?DocumentId=103301" TargetMode="External"/><Relationship Id="rId53" Type="http://schemas.openxmlformats.org/officeDocument/2006/relationships/hyperlink" Target="http://search.proquest.com/docview/1518010595?accountid=147320"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image" Target="media/image20.png"/><Relationship Id="rId49" Type="http://schemas.openxmlformats.org/officeDocument/2006/relationships/hyperlink" Target="http://www.escholarship.org/uc/item/0p01q99s" TargetMode="Externa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hyperlink" Target="http://www.water.ca.gov/environmentalservices/docs/frpa/frp_monitoring_pilot_phase_I_final_report.pdf" TargetMode="External"/><Relationship Id="rId52" Type="http://schemas.openxmlformats.org/officeDocument/2006/relationships/hyperlink" Target="http://www.water.ca.gov/bdma/meta/benthic.cf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emf"/><Relationship Id="rId43" Type="http://schemas.openxmlformats.org/officeDocument/2006/relationships/image" Target="media/image27.jpeg"/><Relationship Id="rId48" Type="http://schemas.openxmlformats.org/officeDocument/2006/relationships/hyperlink" Target="https://doi.org/10.1007/s12237-016-0091-3" TargetMode="External"/><Relationship Id="rId56" Type="http://schemas.microsoft.com/office/2011/relationships/people" Target="people.xml"/><Relationship Id="rId8" Type="http://schemas.openxmlformats.org/officeDocument/2006/relationships/header" Target="header1.xml"/><Relationship Id="rId51" Type="http://schemas.openxmlformats.org/officeDocument/2006/relationships/hyperlink" Target="https://doi.org/10.1080/05384680.1958.11904091"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8A0EE-AEEA-41A4-BB53-96C8F211C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0</TotalTime>
  <Pages>45</Pages>
  <Words>19270</Words>
  <Characters>109841</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2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Wildlife</cp:lastModifiedBy>
  <cp:revision>4</cp:revision>
  <cp:lastPrinted>2016-06-01T15:53:00Z</cp:lastPrinted>
  <dcterms:created xsi:type="dcterms:W3CDTF">2018-02-21T03:48:00Z</dcterms:created>
  <dcterms:modified xsi:type="dcterms:W3CDTF">2019-04-3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